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77777777" w:rsidR="00B9121D" w:rsidRPr="006B11E7" w:rsidRDefault="00B9121D" w:rsidP="00B9121D">
      <w:pPr>
        <w:pStyle w:val="ContactInfo"/>
        <w:rPr>
          <w:rFonts w:ascii="Times New Roman" w:hAnsi="Times New Roman" w:cs="Times New Roman"/>
          <w:color w:val="auto"/>
          <w:sz w:val="36"/>
        </w:rPr>
      </w:pPr>
      <w:r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A Project Proposal by</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 xml:space="preserve">Mr. Torin </w:t>
      </w:r>
      <w:proofErr w:type="spellStart"/>
      <w:r w:rsidRPr="006B11E7">
        <w:rPr>
          <w:rFonts w:ascii="Times New Roman" w:hAnsi="Times New Roman" w:cs="Times New Roman"/>
          <w:color w:val="auto"/>
          <w:sz w:val="26"/>
          <w:szCs w:val="26"/>
        </w:rPr>
        <w:t>Wirasingha</w:t>
      </w:r>
      <w:proofErr w:type="spellEnd"/>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229B9ECE"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E269F6" w:rsidRPr="008866F5">
            <w:rPr>
              <w:rFonts w:cs="Times New Roman"/>
              <w:szCs w:val="32"/>
            </w:rPr>
            <w:t>of</w:t>
          </w:r>
          <w:r w:rsidR="00456775" w:rsidRPr="008866F5">
            <w:rPr>
              <w:rFonts w:cs="Times New Roman"/>
              <w:szCs w:val="32"/>
            </w:rPr>
            <w:t xml:space="preserve"> Contents</w:t>
          </w:r>
        </w:p>
        <w:p w14:paraId="4A1AE02A" w14:textId="5B0ADB91" w:rsidR="00E269F6" w:rsidRPr="00E269F6" w:rsidRDefault="007C1436" w:rsidP="00E269F6">
          <w:pPr>
            <w:pStyle w:val="TOC1"/>
            <w:jc w:val="both"/>
            <w:rPr>
              <w:rFonts w:ascii="Times New Roman" w:hAnsi="Times New Roman" w:cs="Times New Roman"/>
              <w:noProof/>
              <w:sz w:val="24"/>
              <w:szCs w:val="24"/>
            </w:rPr>
          </w:pPr>
          <w:r w:rsidRPr="00456775">
            <w:rPr>
              <w:rFonts w:ascii="Times New Roman" w:hAnsi="Times New Roman" w:cs="Times New Roman"/>
              <w:sz w:val="24"/>
              <w:szCs w:val="24"/>
            </w:rPr>
            <w:fldChar w:fldCharType="begin"/>
          </w:r>
          <w:r w:rsidRPr="00456775">
            <w:rPr>
              <w:rFonts w:ascii="Times New Roman" w:hAnsi="Times New Roman" w:cs="Times New Roman"/>
              <w:sz w:val="24"/>
              <w:szCs w:val="24"/>
            </w:rPr>
            <w:instrText xml:space="preserve"> TOC \o "1-3" \h \z \u </w:instrText>
          </w:r>
          <w:r w:rsidRPr="00456775">
            <w:rPr>
              <w:rFonts w:ascii="Times New Roman" w:hAnsi="Times New Roman" w:cs="Times New Roman"/>
              <w:sz w:val="24"/>
              <w:szCs w:val="24"/>
            </w:rPr>
            <w:fldChar w:fldCharType="separate"/>
          </w:r>
          <w:hyperlink w:anchor="_Toc117679914" w:history="1">
            <w:r w:rsidR="00E269F6" w:rsidRPr="00E269F6">
              <w:rPr>
                <w:rStyle w:val="Hyperlink"/>
                <w:rFonts w:ascii="Times New Roman" w:hAnsi="Times New Roman" w:cs="Times New Roman"/>
                <w:noProof/>
                <w:sz w:val="24"/>
                <w:szCs w:val="24"/>
              </w:rPr>
              <w:t>List of Figures</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14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ii</w:t>
            </w:r>
            <w:r w:rsidR="00E269F6" w:rsidRPr="00E269F6">
              <w:rPr>
                <w:rFonts w:ascii="Times New Roman" w:hAnsi="Times New Roman" w:cs="Times New Roman"/>
                <w:noProof/>
                <w:webHidden/>
                <w:sz w:val="24"/>
                <w:szCs w:val="24"/>
              </w:rPr>
              <w:fldChar w:fldCharType="end"/>
            </w:r>
          </w:hyperlink>
        </w:p>
        <w:p w14:paraId="041683C1" w14:textId="5F5DC4F1" w:rsidR="00E269F6" w:rsidRPr="00E269F6" w:rsidRDefault="00E269F6" w:rsidP="00E269F6">
          <w:pPr>
            <w:pStyle w:val="TOC1"/>
            <w:jc w:val="both"/>
            <w:rPr>
              <w:rFonts w:ascii="Times New Roman" w:hAnsi="Times New Roman" w:cs="Times New Roman"/>
              <w:noProof/>
              <w:sz w:val="24"/>
              <w:szCs w:val="24"/>
            </w:rPr>
          </w:pPr>
          <w:hyperlink w:anchor="_Toc117679915" w:history="1">
            <w:r w:rsidRPr="00E269F6">
              <w:rPr>
                <w:rStyle w:val="Hyperlink"/>
                <w:rFonts w:ascii="Times New Roman" w:hAnsi="Times New Roman" w:cs="Times New Roman"/>
                <w:noProof/>
                <w:sz w:val="24"/>
                <w:szCs w:val="24"/>
              </w:rPr>
              <w:t>List of Tables</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15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ii</w:t>
            </w:r>
            <w:r w:rsidRPr="00E269F6">
              <w:rPr>
                <w:rFonts w:ascii="Times New Roman" w:hAnsi="Times New Roman" w:cs="Times New Roman"/>
                <w:noProof/>
                <w:webHidden/>
                <w:sz w:val="24"/>
                <w:szCs w:val="24"/>
              </w:rPr>
              <w:fldChar w:fldCharType="end"/>
            </w:r>
          </w:hyperlink>
        </w:p>
        <w:p w14:paraId="6EC92414" w14:textId="1B351B36" w:rsidR="00E269F6" w:rsidRPr="00E269F6" w:rsidRDefault="00E269F6" w:rsidP="00E269F6">
          <w:pPr>
            <w:pStyle w:val="TOC1"/>
            <w:jc w:val="both"/>
            <w:rPr>
              <w:rFonts w:ascii="Times New Roman" w:hAnsi="Times New Roman" w:cs="Times New Roman"/>
              <w:noProof/>
              <w:sz w:val="24"/>
              <w:szCs w:val="24"/>
            </w:rPr>
          </w:pPr>
          <w:hyperlink w:anchor="_Toc117679916" w:history="1">
            <w:r w:rsidRPr="00E269F6">
              <w:rPr>
                <w:rStyle w:val="Hyperlink"/>
                <w:rFonts w:ascii="Times New Roman" w:hAnsi="Times New Roman" w:cs="Times New Roman"/>
                <w:bCs/>
                <w:noProof/>
                <w:sz w:val="24"/>
                <w:szCs w:val="24"/>
              </w:rPr>
              <w:t xml:space="preserve">1. </w:t>
            </w:r>
            <w:r w:rsidRPr="00E269F6">
              <w:rPr>
                <w:rStyle w:val="Hyperlink"/>
                <w:rFonts w:ascii="Times New Roman" w:hAnsi="Times New Roman" w:cs="Times New Roman"/>
                <w:noProof/>
                <w:sz w:val="24"/>
                <w:szCs w:val="24"/>
              </w:rPr>
              <w:t>Introduction</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16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w:t>
            </w:r>
            <w:r w:rsidRPr="00E269F6">
              <w:rPr>
                <w:rFonts w:ascii="Times New Roman" w:hAnsi="Times New Roman" w:cs="Times New Roman"/>
                <w:noProof/>
                <w:webHidden/>
                <w:sz w:val="24"/>
                <w:szCs w:val="24"/>
              </w:rPr>
              <w:fldChar w:fldCharType="end"/>
            </w:r>
          </w:hyperlink>
        </w:p>
        <w:p w14:paraId="357A1079" w14:textId="4201D29E" w:rsidR="00E269F6" w:rsidRPr="00E269F6" w:rsidRDefault="00E269F6" w:rsidP="00E269F6">
          <w:pPr>
            <w:pStyle w:val="TOC1"/>
            <w:jc w:val="both"/>
            <w:rPr>
              <w:rFonts w:ascii="Times New Roman" w:hAnsi="Times New Roman" w:cs="Times New Roman"/>
              <w:noProof/>
              <w:sz w:val="24"/>
              <w:szCs w:val="24"/>
            </w:rPr>
          </w:pPr>
          <w:hyperlink w:anchor="_Toc117679917" w:history="1">
            <w:r w:rsidRPr="00E269F6">
              <w:rPr>
                <w:rStyle w:val="Hyperlink"/>
                <w:rFonts w:ascii="Times New Roman" w:hAnsi="Times New Roman" w:cs="Times New Roman"/>
                <w:noProof/>
                <w:sz w:val="24"/>
                <w:szCs w:val="24"/>
              </w:rPr>
              <w:t>2. Problem Domain</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17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w:t>
            </w:r>
            <w:r w:rsidRPr="00E269F6">
              <w:rPr>
                <w:rFonts w:ascii="Times New Roman" w:hAnsi="Times New Roman" w:cs="Times New Roman"/>
                <w:noProof/>
                <w:webHidden/>
                <w:sz w:val="24"/>
                <w:szCs w:val="24"/>
              </w:rPr>
              <w:fldChar w:fldCharType="end"/>
            </w:r>
          </w:hyperlink>
        </w:p>
        <w:p w14:paraId="26D6B984" w14:textId="3E892F90" w:rsidR="00E269F6" w:rsidRPr="00E269F6" w:rsidRDefault="00E269F6" w:rsidP="00E269F6">
          <w:pPr>
            <w:pStyle w:val="TOC2"/>
            <w:tabs>
              <w:tab w:val="right" w:leader="dot" w:pos="9350"/>
            </w:tabs>
            <w:jc w:val="both"/>
            <w:rPr>
              <w:rFonts w:ascii="Times New Roman" w:hAnsi="Times New Roman" w:cs="Times New Roman"/>
              <w:noProof/>
              <w:sz w:val="24"/>
              <w:szCs w:val="24"/>
            </w:rPr>
          </w:pPr>
          <w:hyperlink w:anchor="_Toc117679918" w:history="1">
            <w:r w:rsidRPr="00E269F6">
              <w:rPr>
                <w:rStyle w:val="Hyperlink"/>
                <w:rFonts w:ascii="Times New Roman" w:hAnsi="Times New Roman" w:cs="Times New Roman"/>
                <w:bCs/>
                <w:noProof/>
                <w:sz w:val="24"/>
                <w:szCs w:val="24"/>
              </w:rPr>
              <w:t xml:space="preserve">2.1 </w:t>
            </w:r>
            <w:r w:rsidRPr="00E269F6">
              <w:rPr>
                <w:rStyle w:val="Hyperlink"/>
                <w:rFonts w:ascii="Times New Roman" w:hAnsi="Times New Roman" w:cs="Times New Roman"/>
                <w:noProof/>
                <w:sz w:val="24"/>
                <w:szCs w:val="24"/>
              </w:rPr>
              <w:t>Movie User Reviews</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18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w:t>
            </w:r>
            <w:r w:rsidRPr="00E269F6">
              <w:rPr>
                <w:rFonts w:ascii="Times New Roman" w:hAnsi="Times New Roman" w:cs="Times New Roman"/>
                <w:noProof/>
                <w:webHidden/>
                <w:sz w:val="24"/>
                <w:szCs w:val="24"/>
              </w:rPr>
              <w:fldChar w:fldCharType="end"/>
            </w:r>
          </w:hyperlink>
        </w:p>
        <w:p w14:paraId="1697C257" w14:textId="0537A802" w:rsidR="00E269F6" w:rsidRPr="00E269F6" w:rsidRDefault="00E269F6" w:rsidP="00E269F6">
          <w:pPr>
            <w:pStyle w:val="TOC2"/>
            <w:tabs>
              <w:tab w:val="right" w:leader="dot" w:pos="9350"/>
            </w:tabs>
            <w:jc w:val="both"/>
            <w:rPr>
              <w:rFonts w:ascii="Times New Roman" w:hAnsi="Times New Roman" w:cs="Times New Roman"/>
              <w:noProof/>
              <w:sz w:val="24"/>
              <w:szCs w:val="24"/>
            </w:rPr>
          </w:pPr>
          <w:hyperlink w:anchor="_Toc117679919" w:history="1">
            <w:r w:rsidRPr="00E269F6">
              <w:rPr>
                <w:rStyle w:val="Hyperlink"/>
                <w:rFonts w:ascii="Times New Roman" w:hAnsi="Times New Roman" w:cs="Times New Roman"/>
                <w:bCs/>
                <w:noProof/>
                <w:sz w:val="24"/>
                <w:szCs w:val="24"/>
              </w:rPr>
              <w:t xml:space="preserve">2.2 </w:t>
            </w:r>
            <w:r w:rsidRPr="00E269F6">
              <w:rPr>
                <w:rStyle w:val="Hyperlink"/>
                <w:rFonts w:ascii="Times New Roman" w:hAnsi="Times New Roman" w:cs="Times New Roman"/>
                <w:noProof/>
                <w:sz w:val="24"/>
                <w:szCs w:val="24"/>
              </w:rPr>
              <w:t>Text Summarization</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19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2</w:t>
            </w:r>
            <w:r w:rsidRPr="00E269F6">
              <w:rPr>
                <w:rFonts w:ascii="Times New Roman" w:hAnsi="Times New Roman" w:cs="Times New Roman"/>
                <w:noProof/>
                <w:webHidden/>
                <w:sz w:val="24"/>
                <w:szCs w:val="24"/>
              </w:rPr>
              <w:fldChar w:fldCharType="end"/>
            </w:r>
          </w:hyperlink>
        </w:p>
        <w:p w14:paraId="57073EB9" w14:textId="64466789" w:rsidR="00E269F6" w:rsidRPr="00E269F6" w:rsidRDefault="00E269F6" w:rsidP="00E269F6">
          <w:pPr>
            <w:pStyle w:val="TOC2"/>
            <w:tabs>
              <w:tab w:val="right" w:leader="dot" w:pos="9350"/>
            </w:tabs>
            <w:jc w:val="both"/>
            <w:rPr>
              <w:rFonts w:ascii="Times New Roman" w:hAnsi="Times New Roman" w:cs="Times New Roman"/>
              <w:noProof/>
              <w:sz w:val="24"/>
              <w:szCs w:val="24"/>
            </w:rPr>
          </w:pPr>
          <w:hyperlink w:anchor="_Toc117679920" w:history="1">
            <w:r w:rsidRPr="00E269F6">
              <w:rPr>
                <w:rStyle w:val="Hyperlink"/>
                <w:rFonts w:ascii="Times New Roman" w:hAnsi="Times New Roman" w:cs="Times New Roman"/>
                <w:noProof/>
                <w:sz w:val="24"/>
                <w:szCs w:val="24"/>
              </w:rPr>
              <w:t>2.3. Transformers</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20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2</w:t>
            </w:r>
            <w:r w:rsidRPr="00E269F6">
              <w:rPr>
                <w:rFonts w:ascii="Times New Roman" w:hAnsi="Times New Roman" w:cs="Times New Roman"/>
                <w:noProof/>
                <w:webHidden/>
                <w:sz w:val="24"/>
                <w:szCs w:val="24"/>
              </w:rPr>
              <w:fldChar w:fldCharType="end"/>
            </w:r>
          </w:hyperlink>
        </w:p>
        <w:p w14:paraId="4BFE251C" w14:textId="7B9FCFF3" w:rsidR="00E269F6" w:rsidRPr="00E269F6" w:rsidRDefault="00E269F6" w:rsidP="00E269F6">
          <w:pPr>
            <w:pStyle w:val="TOC1"/>
            <w:jc w:val="both"/>
            <w:rPr>
              <w:rFonts w:ascii="Times New Roman" w:hAnsi="Times New Roman" w:cs="Times New Roman"/>
              <w:noProof/>
              <w:sz w:val="24"/>
              <w:szCs w:val="24"/>
            </w:rPr>
          </w:pPr>
          <w:hyperlink w:anchor="_Toc117679921" w:history="1">
            <w:r w:rsidRPr="00E269F6">
              <w:rPr>
                <w:rStyle w:val="Hyperlink"/>
                <w:rFonts w:ascii="Times New Roman" w:hAnsi="Times New Roman" w:cs="Times New Roman"/>
                <w:noProof/>
                <w:sz w:val="24"/>
                <w:szCs w:val="24"/>
              </w:rPr>
              <w:t>3. Problem Definition</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21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2</w:t>
            </w:r>
            <w:r w:rsidRPr="00E269F6">
              <w:rPr>
                <w:rFonts w:ascii="Times New Roman" w:hAnsi="Times New Roman" w:cs="Times New Roman"/>
                <w:noProof/>
                <w:webHidden/>
                <w:sz w:val="24"/>
                <w:szCs w:val="24"/>
              </w:rPr>
              <w:fldChar w:fldCharType="end"/>
            </w:r>
          </w:hyperlink>
        </w:p>
        <w:p w14:paraId="6FE27E35" w14:textId="4DA59A3E" w:rsidR="00E269F6" w:rsidRPr="00E269F6" w:rsidRDefault="00E269F6" w:rsidP="00E269F6">
          <w:pPr>
            <w:pStyle w:val="TOC2"/>
            <w:tabs>
              <w:tab w:val="right" w:leader="dot" w:pos="9350"/>
            </w:tabs>
            <w:jc w:val="both"/>
            <w:rPr>
              <w:rFonts w:ascii="Times New Roman" w:hAnsi="Times New Roman" w:cs="Times New Roman"/>
              <w:noProof/>
              <w:sz w:val="24"/>
              <w:szCs w:val="24"/>
            </w:rPr>
          </w:pPr>
          <w:hyperlink w:anchor="_Toc117679922" w:history="1">
            <w:r w:rsidRPr="00E269F6">
              <w:rPr>
                <w:rStyle w:val="Hyperlink"/>
                <w:rFonts w:ascii="Times New Roman" w:hAnsi="Times New Roman" w:cs="Times New Roman"/>
                <w:noProof/>
                <w:sz w:val="24"/>
                <w:szCs w:val="24"/>
              </w:rPr>
              <w:t>3.1. Problem Statement</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22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3</w:t>
            </w:r>
            <w:r w:rsidRPr="00E269F6">
              <w:rPr>
                <w:rFonts w:ascii="Times New Roman" w:hAnsi="Times New Roman" w:cs="Times New Roman"/>
                <w:noProof/>
                <w:webHidden/>
                <w:sz w:val="24"/>
                <w:szCs w:val="24"/>
              </w:rPr>
              <w:fldChar w:fldCharType="end"/>
            </w:r>
          </w:hyperlink>
          <w:bookmarkStart w:id="0" w:name="_GoBack"/>
          <w:bookmarkEnd w:id="0"/>
        </w:p>
        <w:p w14:paraId="5F10ABB1" w14:textId="5BFC1688" w:rsidR="00E269F6" w:rsidRPr="00E269F6" w:rsidRDefault="00E269F6" w:rsidP="00E269F6">
          <w:pPr>
            <w:pStyle w:val="TOC1"/>
            <w:jc w:val="both"/>
            <w:rPr>
              <w:rFonts w:ascii="Times New Roman" w:hAnsi="Times New Roman" w:cs="Times New Roman"/>
              <w:noProof/>
              <w:sz w:val="24"/>
              <w:szCs w:val="24"/>
            </w:rPr>
          </w:pPr>
          <w:hyperlink w:anchor="_Toc117679923" w:history="1">
            <w:r w:rsidRPr="00E269F6">
              <w:rPr>
                <w:rStyle w:val="Hyperlink"/>
                <w:rFonts w:ascii="Times New Roman" w:hAnsi="Times New Roman" w:cs="Times New Roman"/>
                <w:noProof/>
                <w:sz w:val="24"/>
                <w:szCs w:val="24"/>
              </w:rPr>
              <w:t>4. Research Mot</w:t>
            </w:r>
            <w:r w:rsidRPr="00E269F6">
              <w:rPr>
                <w:rStyle w:val="Hyperlink"/>
                <w:rFonts w:ascii="Times New Roman" w:hAnsi="Times New Roman" w:cs="Times New Roman"/>
                <w:noProof/>
                <w:sz w:val="24"/>
                <w:szCs w:val="24"/>
              </w:rPr>
              <w:t>i</w:t>
            </w:r>
            <w:r w:rsidRPr="00E269F6">
              <w:rPr>
                <w:rStyle w:val="Hyperlink"/>
                <w:rFonts w:ascii="Times New Roman" w:hAnsi="Times New Roman" w:cs="Times New Roman"/>
                <w:noProof/>
                <w:sz w:val="24"/>
                <w:szCs w:val="24"/>
              </w:rPr>
              <w:t>vation</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23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3</w:t>
            </w:r>
            <w:r w:rsidRPr="00E269F6">
              <w:rPr>
                <w:rFonts w:ascii="Times New Roman" w:hAnsi="Times New Roman" w:cs="Times New Roman"/>
                <w:noProof/>
                <w:webHidden/>
                <w:sz w:val="24"/>
                <w:szCs w:val="24"/>
              </w:rPr>
              <w:fldChar w:fldCharType="end"/>
            </w:r>
          </w:hyperlink>
        </w:p>
        <w:p w14:paraId="1D9789A2" w14:textId="2765F169" w:rsidR="00E269F6" w:rsidRPr="00E269F6" w:rsidRDefault="00E269F6" w:rsidP="00E269F6">
          <w:pPr>
            <w:pStyle w:val="TOC1"/>
            <w:jc w:val="both"/>
            <w:rPr>
              <w:rFonts w:ascii="Times New Roman" w:hAnsi="Times New Roman" w:cs="Times New Roman"/>
              <w:noProof/>
              <w:sz w:val="24"/>
              <w:szCs w:val="24"/>
            </w:rPr>
          </w:pPr>
          <w:hyperlink w:anchor="_Toc117679924" w:history="1">
            <w:r w:rsidRPr="00E269F6">
              <w:rPr>
                <w:rStyle w:val="Hyperlink"/>
                <w:rFonts w:ascii="Times New Roman" w:hAnsi="Times New Roman" w:cs="Times New Roman"/>
                <w:noProof/>
                <w:sz w:val="24"/>
                <w:szCs w:val="24"/>
              </w:rPr>
              <w:t>5. Existing Work</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24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3</w:t>
            </w:r>
            <w:r w:rsidRPr="00E269F6">
              <w:rPr>
                <w:rFonts w:ascii="Times New Roman" w:hAnsi="Times New Roman" w:cs="Times New Roman"/>
                <w:noProof/>
                <w:webHidden/>
                <w:sz w:val="24"/>
                <w:szCs w:val="24"/>
              </w:rPr>
              <w:fldChar w:fldCharType="end"/>
            </w:r>
          </w:hyperlink>
        </w:p>
        <w:p w14:paraId="5987C7A5" w14:textId="2FA4DD85" w:rsidR="00E269F6" w:rsidRPr="00E269F6" w:rsidRDefault="00E269F6" w:rsidP="00E269F6">
          <w:pPr>
            <w:pStyle w:val="TOC1"/>
            <w:jc w:val="both"/>
            <w:rPr>
              <w:rFonts w:ascii="Times New Roman" w:hAnsi="Times New Roman" w:cs="Times New Roman"/>
              <w:noProof/>
              <w:sz w:val="24"/>
              <w:szCs w:val="24"/>
            </w:rPr>
          </w:pPr>
          <w:hyperlink w:anchor="_Toc117679925" w:history="1">
            <w:r w:rsidRPr="00E269F6">
              <w:rPr>
                <w:rStyle w:val="Hyperlink"/>
                <w:rFonts w:ascii="Times New Roman" w:hAnsi="Times New Roman" w:cs="Times New Roman"/>
                <w:noProof/>
                <w:sz w:val="24"/>
                <w:szCs w:val="24"/>
              </w:rPr>
              <w:t>6. Research Gap</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25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7</w:t>
            </w:r>
            <w:r w:rsidRPr="00E269F6">
              <w:rPr>
                <w:rFonts w:ascii="Times New Roman" w:hAnsi="Times New Roman" w:cs="Times New Roman"/>
                <w:noProof/>
                <w:webHidden/>
                <w:sz w:val="24"/>
                <w:szCs w:val="24"/>
              </w:rPr>
              <w:fldChar w:fldCharType="end"/>
            </w:r>
          </w:hyperlink>
        </w:p>
        <w:p w14:paraId="4902DCD5" w14:textId="5315A1EE" w:rsidR="00E269F6" w:rsidRPr="00E269F6" w:rsidRDefault="00E269F6" w:rsidP="00E269F6">
          <w:pPr>
            <w:pStyle w:val="TOC1"/>
            <w:jc w:val="both"/>
            <w:rPr>
              <w:rFonts w:ascii="Times New Roman" w:hAnsi="Times New Roman" w:cs="Times New Roman"/>
              <w:noProof/>
              <w:sz w:val="24"/>
              <w:szCs w:val="24"/>
            </w:rPr>
          </w:pPr>
          <w:hyperlink w:anchor="_Toc117679926" w:history="1">
            <w:r w:rsidRPr="00E269F6">
              <w:rPr>
                <w:rStyle w:val="Hyperlink"/>
                <w:rFonts w:ascii="Times New Roman" w:hAnsi="Times New Roman" w:cs="Times New Roman"/>
                <w:noProof/>
                <w:sz w:val="24"/>
                <w:szCs w:val="24"/>
              </w:rPr>
              <w:t>7. Research Contribution</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26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7</w:t>
            </w:r>
            <w:r w:rsidRPr="00E269F6">
              <w:rPr>
                <w:rFonts w:ascii="Times New Roman" w:hAnsi="Times New Roman" w:cs="Times New Roman"/>
                <w:noProof/>
                <w:webHidden/>
                <w:sz w:val="24"/>
                <w:szCs w:val="24"/>
              </w:rPr>
              <w:fldChar w:fldCharType="end"/>
            </w:r>
          </w:hyperlink>
        </w:p>
        <w:p w14:paraId="0DDEB3B2" w14:textId="0502D7CD" w:rsidR="00E269F6" w:rsidRPr="00E269F6" w:rsidRDefault="00E269F6" w:rsidP="00E269F6">
          <w:pPr>
            <w:pStyle w:val="TOC2"/>
            <w:tabs>
              <w:tab w:val="right" w:leader="dot" w:pos="9350"/>
            </w:tabs>
            <w:jc w:val="both"/>
            <w:rPr>
              <w:rFonts w:ascii="Times New Roman" w:hAnsi="Times New Roman" w:cs="Times New Roman"/>
              <w:noProof/>
              <w:sz w:val="24"/>
              <w:szCs w:val="24"/>
            </w:rPr>
          </w:pPr>
          <w:hyperlink w:anchor="_Toc117679927" w:history="1">
            <w:r w:rsidRPr="00E269F6">
              <w:rPr>
                <w:rStyle w:val="Hyperlink"/>
                <w:rFonts w:ascii="Times New Roman" w:hAnsi="Times New Roman" w:cs="Times New Roman"/>
                <w:noProof/>
                <w:sz w:val="24"/>
                <w:szCs w:val="24"/>
              </w:rPr>
              <w:t>7.1. Technological Contribution</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27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7</w:t>
            </w:r>
            <w:r w:rsidRPr="00E269F6">
              <w:rPr>
                <w:rFonts w:ascii="Times New Roman" w:hAnsi="Times New Roman" w:cs="Times New Roman"/>
                <w:noProof/>
                <w:webHidden/>
                <w:sz w:val="24"/>
                <w:szCs w:val="24"/>
              </w:rPr>
              <w:fldChar w:fldCharType="end"/>
            </w:r>
          </w:hyperlink>
        </w:p>
        <w:p w14:paraId="33A05EC0" w14:textId="5B19FD9B" w:rsidR="00E269F6" w:rsidRPr="00E269F6" w:rsidRDefault="00E269F6" w:rsidP="00E269F6">
          <w:pPr>
            <w:pStyle w:val="TOC2"/>
            <w:tabs>
              <w:tab w:val="right" w:leader="dot" w:pos="9350"/>
            </w:tabs>
            <w:jc w:val="both"/>
            <w:rPr>
              <w:rFonts w:ascii="Times New Roman" w:hAnsi="Times New Roman" w:cs="Times New Roman"/>
              <w:noProof/>
              <w:sz w:val="24"/>
              <w:szCs w:val="24"/>
            </w:rPr>
          </w:pPr>
          <w:hyperlink w:anchor="_Toc117679928" w:history="1">
            <w:r w:rsidRPr="00E269F6">
              <w:rPr>
                <w:rStyle w:val="Hyperlink"/>
                <w:rFonts w:ascii="Times New Roman" w:hAnsi="Times New Roman" w:cs="Times New Roman"/>
                <w:noProof/>
                <w:sz w:val="24"/>
                <w:szCs w:val="24"/>
              </w:rPr>
              <w:t>7.2. Domain Contribution</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28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7</w:t>
            </w:r>
            <w:r w:rsidRPr="00E269F6">
              <w:rPr>
                <w:rFonts w:ascii="Times New Roman" w:hAnsi="Times New Roman" w:cs="Times New Roman"/>
                <w:noProof/>
                <w:webHidden/>
                <w:sz w:val="24"/>
                <w:szCs w:val="24"/>
              </w:rPr>
              <w:fldChar w:fldCharType="end"/>
            </w:r>
          </w:hyperlink>
        </w:p>
        <w:p w14:paraId="2A5FB03C" w14:textId="4E281786" w:rsidR="00E269F6" w:rsidRPr="00E269F6" w:rsidRDefault="00E269F6" w:rsidP="00E269F6">
          <w:pPr>
            <w:pStyle w:val="TOC1"/>
            <w:jc w:val="both"/>
            <w:rPr>
              <w:rFonts w:ascii="Times New Roman" w:hAnsi="Times New Roman" w:cs="Times New Roman"/>
              <w:noProof/>
              <w:sz w:val="24"/>
              <w:szCs w:val="24"/>
            </w:rPr>
          </w:pPr>
          <w:hyperlink w:anchor="_Toc117679929" w:history="1">
            <w:r w:rsidRPr="00E269F6">
              <w:rPr>
                <w:rStyle w:val="Hyperlink"/>
                <w:rFonts w:ascii="Times New Roman" w:hAnsi="Times New Roman" w:cs="Times New Roman"/>
                <w:noProof/>
                <w:sz w:val="24"/>
                <w:szCs w:val="24"/>
              </w:rPr>
              <w:t>8. Research Challenge</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29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8</w:t>
            </w:r>
            <w:r w:rsidRPr="00E269F6">
              <w:rPr>
                <w:rFonts w:ascii="Times New Roman" w:hAnsi="Times New Roman" w:cs="Times New Roman"/>
                <w:noProof/>
                <w:webHidden/>
                <w:sz w:val="24"/>
                <w:szCs w:val="24"/>
              </w:rPr>
              <w:fldChar w:fldCharType="end"/>
            </w:r>
          </w:hyperlink>
        </w:p>
        <w:p w14:paraId="33F8C863" w14:textId="7C3E9E30" w:rsidR="00E269F6" w:rsidRPr="00E269F6" w:rsidRDefault="00E269F6" w:rsidP="00E269F6">
          <w:pPr>
            <w:pStyle w:val="TOC1"/>
            <w:jc w:val="both"/>
            <w:rPr>
              <w:rFonts w:ascii="Times New Roman" w:hAnsi="Times New Roman" w:cs="Times New Roman"/>
              <w:noProof/>
              <w:sz w:val="24"/>
              <w:szCs w:val="24"/>
            </w:rPr>
          </w:pPr>
          <w:hyperlink w:anchor="_Toc117679930" w:history="1">
            <w:r w:rsidRPr="00E269F6">
              <w:rPr>
                <w:rStyle w:val="Hyperlink"/>
                <w:rFonts w:ascii="Times New Roman" w:hAnsi="Times New Roman" w:cs="Times New Roman"/>
                <w:noProof/>
                <w:sz w:val="24"/>
                <w:szCs w:val="24"/>
              </w:rPr>
              <w:t>9. Research Questions</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30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8</w:t>
            </w:r>
            <w:r w:rsidRPr="00E269F6">
              <w:rPr>
                <w:rFonts w:ascii="Times New Roman" w:hAnsi="Times New Roman" w:cs="Times New Roman"/>
                <w:noProof/>
                <w:webHidden/>
                <w:sz w:val="24"/>
                <w:szCs w:val="24"/>
              </w:rPr>
              <w:fldChar w:fldCharType="end"/>
            </w:r>
          </w:hyperlink>
        </w:p>
        <w:p w14:paraId="6A2C4897" w14:textId="19384FD9" w:rsidR="00E269F6" w:rsidRPr="00E269F6" w:rsidRDefault="00E269F6" w:rsidP="00E269F6">
          <w:pPr>
            <w:pStyle w:val="TOC1"/>
            <w:jc w:val="both"/>
            <w:rPr>
              <w:rFonts w:ascii="Times New Roman" w:hAnsi="Times New Roman" w:cs="Times New Roman"/>
              <w:noProof/>
              <w:sz w:val="24"/>
              <w:szCs w:val="24"/>
            </w:rPr>
          </w:pPr>
          <w:hyperlink w:anchor="_Toc117679931" w:history="1">
            <w:r w:rsidRPr="00E269F6">
              <w:rPr>
                <w:rStyle w:val="Hyperlink"/>
                <w:rFonts w:ascii="Times New Roman" w:hAnsi="Times New Roman" w:cs="Times New Roman"/>
                <w:noProof/>
                <w:sz w:val="24"/>
                <w:szCs w:val="24"/>
              </w:rPr>
              <w:t>10. Research Aim</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31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9</w:t>
            </w:r>
            <w:r w:rsidRPr="00E269F6">
              <w:rPr>
                <w:rFonts w:ascii="Times New Roman" w:hAnsi="Times New Roman" w:cs="Times New Roman"/>
                <w:noProof/>
                <w:webHidden/>
                <w:sz w:val="24"/>
                <w:szCs w:val="24"/>
              </w:rPr>
              <w:fldChar w:fldCharType="end"/>
            </w:r>
          </w:hyperlink>
        </w:p>
        <w:p w14:paraId="3FE9C5C3" w14:textId="01B8235E" w:rsidR="00E269F6" w:rsidRPr="00E269F6" w:rsidRDefault="00E269F6" w:rsidP="00E269F6">
          <w:pPr>
            <w:pStyle w:val="TOC1"/>
            <w:jc w:val="both"/>
            <w:rPr>
              <w:rFonts w:ascii="Times New Roman" w:hAnsi="Times New Roman" w:cs="Times New Roman"/>
              <w:noProof/>
              <w:sz w:val="24"/>
              <w:szCs w:val="24"/>
            </w:rPr>
          </w:pPr>
          <w:hyperlink w:anchor="_Toc117679932" w:history="1">
            <w:r w:rsidRPr="00E269F6">
              <w:rPr>
                <w:rStyle w:val="Hyperlink"/>
                <w:rFonts w:ascii="Times New Roman" w:hAnsi="Times New Roman" w:cs="Times New Roman"/>
                <w:noProof/>
                <w:sz w:val="24"/>
                <w:szCs w:val="24"/>
              </w:rPr>
              <w:t>11. Research Objectives</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32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9</w:t>
            </w:r>
            <w:r w:rsidRPr="00E269F6">
              <w:rPr>
                <w:rFonts w:ascii="Times New Roman" w:hAnsi="Times New Roman" w:cs="Times New Roman"/>
                <w:noProof/>
                <w:webHidden/>
                <w:sz w:val="24"/>
                <w:szCs w:val="24"/>
              </w:rPr>
              <w:fldChar w:fldCharType="end"/>
            </w:r>
          </w:hyperlink>
        </w:p>
        <w:p w14:paraId="06549BD1" w14:textId="5429426E" w:rsidR="00E269F6" w:rsidRPr="00E269F6" w:rsidRDefault="00E269F6" w:rsidP="00E269F6">
          <w:pPr>
            <w:pStyle w:val="TOC1"/>
            <w:jc w:val="both"/>
            <w:rPr>
              <w:rFonts w:ascii="Times New Roman" w:hAnsi="Times New Roman" w:cs="Times New Roman"/>
              <w:noProof/>
              <w:sz w:val="24"/>
              <w:szCs w:val="24"/>
            </w:rPr>
          </w:pPr>
          <w:hyperlink w:anchor="_Toc117679933" w:history="1">
            <w:r w:rsidRPr="00E269F6">
              <w:rPr>
                <w:rStyle w:val="Hyperlink"/>
                <w:rFonts w:ascii="Times New Roman" w:hAnsi="Times New Roman" w:cs="Times New Roman"/>
                <w:noProof/>
                <w:sz w:val="24"/>
                <w:szCs w:val="24"/>
              </w:rPr>
              <w:t>12. Project Scope</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33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2</w:t>
            </w:r>
            <w:r w:rsidRPr="00E269F6">
              <w:rPr>
                <w:rFonts w:ascii="Times New Roman" w:hAnsi="Times New Roman" w:cs="Times New Roman"/>
                <w:noProof/>
                <w:webHidden/>
                <w:sz w:val="24"/>
                <w:szCs w:val="24"/>
              </w:rPr>
              <w:fldChar w:fldCharType="end"/>
            </w:r>
          </w:hyperlink>
        </w:p>
        <w:p w14:paraId="76EA4975" w14:textId="19C9638A" w:rsidR="00E269F6" w:rsidRPr="00E269F6" w:rsidRDefault="00E269F6" w:rsidP="00E269F6">
          <w:pPr>
            <w:pStyle w:val="TOC2"/>
            <w:tabs>
              <w:tab w:val="right" w:leader="dot" w:pos="9350"/>
            </w:tabs>
            <w:jc w:val="both"/>
            <w:rPr>
              <w:rFonts w:ascii="Times New Roman" w:hAnsi="Times New Roman" w:cs="Times New Roman"/>
              <w:noProof/>
              <w:sz w:val="24"/>
              <w:szCs w:val="24"/>
            </w:rPr>
          </w:pPr>
          <w:hyperlink w:anchor="_Toc117679934" w:history="1">
            <w:r w:rsidRPr="00E269F6">
              <w:rPr>
                <w:rStyle w:val="Hyperlink"/>
                <w:rFonts w:ascii="Times New Roman" w:hAnsi="Times New Roman" w:cs="Times New Roman"/>
                <w:noProof/>
                <w:sz w:val="24"/>
                <w:szCs w:val="24"/>
              </w:rPr>
              <w:t>12.1.  In-Scope</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34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2</w:t>
            </w:r>
            <w:r w:rsidRPr="00E269F6">
              <w:rPr>
                <w:rFonts w:ascii="Times New Roman" w:hAnsi="Times New Roman" w:cs="Times New Roman"/>
                <w:noProof/>
                <w:webHidden/>
                <w:sz w:val="24"/>
                <w:szCs w:val="24"/>
              </w:rPr>
              <w:fldChar w:fldCharType="end"/>
            </w:r>
          </w:hyperlink>
        </w:p>
        <w:p w14:paraId="151117F9" w14:textId="3901FAC1" w:rsidR="00E269F6" w:rsidRPr="00E269F6" w:rsidRDefault="00E269F6" w:rsidP="00E269F6">
          <w:pPr>
            <w:pStyle w:val="TOC2"/>
            <w:tabs>
              <w:tab w:val="right" w:leader="dot" w:pos="9350"/>
            </w:tabs>
            <w:jc w:val="both"/>
            <w:rPr>
              <w:rFonts w:ascii="Times New Roman" w:hAnsi="Times New Roman" w:cs="Times New Roman"/>
              <w:noProof/>
              <w:sz w:val="24"/>
              <w:szCs w:val="24"/>
            </w:rPr>
          </w:pPr>
          <w:hyperlink w:anchor="_Toc117679935" w:history="1">
            <w:r w:rsidRPr="00E269F6">
              <w:rPr>
                <w:rStyle w:val="Hyperlink"/>
                <w:rFonts w:ascii="Times New Roman" w:hAnsi="Times New Roman" w:cs="Times New Roman"/>
                <w:noProof/>
                <w:sz w:val="24"/>
                <w:szCs w:val="24"/>
              </w:rPr>
              <w:t>12.2. Out-Scope</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35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2</w:t>
            </w:r>
            <w:r w:rsidRPr="00E269F6">
              <w:rPr>
                <w:rFonts w:ascii="Times New Roman" w:hAnsi="Times New Roman" w:cs="Times New Roman"/>
                <w:noProof/>
                <w:webHidden/>
                <w:sz w:val="24"/>
                <w:szCs w:val="24"/>
              </w:rPr>
              <w:fldChar w:fldCharType="end"/>
            </w:r>
          </w:hyperlink>
        </w:p>
        <w:p w14:paraId="4BD178B5" w14:textId="679C2143" w:rsidR="00E269F6" w:rsidRPr="00E269F6" w:rsidRDefault="00E269F6" w:rsidP="00E269F6">
          <w:pPr>
            <w:pStyle w:val="TOC2"/>
            <w:tabs>
              <w:tab w:val="right" w:leader="dot" w:pos="9350"/>
            </w:tabs>
            <w:jc w:val="both"/>
            <w:rPr>
              <w:rFonts w:ascii="Times New Roman" w:hAnsi="Times New Roman" w:cs="Times New Roman"/>
              <w:noProof/>
              <w:sz w:val="24"/>
              <w:szCs w:val="24"/>
            </w:rPr>
          </w:pPr>
          <w:hyperlink w:anchor="_Toc117679936" w:history="1">
            <w:r w:rsidRPr="00E269F6">
              <w:rPr>
                <w:rStyle w:val="Hyperlink"/>
                <w:rFonts w:ascii="Times New Roman" w:hAnsi="Times New Roman" w:cs="Times New Roman"/>
                <w:noProof/>
                <w:sz w:val="24"/>
                <w:szCs w:val="24"/>
              </w:rPr>
              <w:t>12.3. Prototype Diagram</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36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3</w:t>
            </w:r>
            <w:r w:rsidRPr="00E269F6">
              <w:rPr>
                <w:rFonts w:ascii="Times New Roman" w:hAnsi="Times New Roman" w:cs="Times New Roman"/>
                <w:noProof/>
                <w:webHidden/>
                <w:sz w:val="24"/>
                <w:szCs w:val="24"/>
              </w:rPr>
              <w:fldChar w:fldCharType="end"/>
            </w:r>
          </w:hyperlink>
        </w:p>
        <w:p w14:paraId="3E109C02" w14:textId="1A14BB00" w:rsidR="00E269F6" w:rsidRPr="00E269F6" w:rsidRDefault="00E269F6" w:rsidP="00E269F6">
          <w:pPr>
            <w:pStyle w:val="TOC1"/>
            <w:jc w:val="both"/>
            <w:rPr>
              <w:rFonts w:ascii="Times New Roman" w:hAnsi="Times New Roman" w:cs="Times New Roman"/>
              <w:noProof/>
              <w:sz w:val="24"/>
              <w:szCs w:val="24"/>
            </w:rPr>
          </w:pPr>
          <w:hyperlink w:anchor="_Toc117679937" w:history="1">
            <w:r w:rsidRPr="00E269F6">
              <w:rPr>
                <w:rStyle w:val="Hyperlink"/>
                <w:rFonts w:ascii="Times New Roman" w:hAnsi="Times New Roman" w:cs="Times New Roman"/>
                <w:noProof/>
                <w:sz w:val="24"/>
                <w:szCs w:val="24"/>
              </w:rPr>
              <w:t>13. Proposed Methodology</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37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3</w:t>
            </w:r>
            <w:r w:rsidRPr="00E269F6">
              <w:rPr>
                <w:rFonts w:ascii="Times New Roman" w:hAnsi="Times New Roman" w:cs="Times New Roman"/>
                <w:noProof/>
                <w:webHidden/>
                <w:sz w:val="24"/>
                <w:szCs w:val="24"/>
              </w:rPr>
              <w:fldChar w:fldCharType="end"/>
            </w:r>
          </w:hyperlink>
        </w:p>
        <w:p w14:paraId="1E3DD3EB" w14:textId="1F89E9A6" w:rsidR="00E269F6" w:rsidRPr="00E269F6" w:rsidRDefault="00E269F6" w:rsidP="00E269F6">
          <w:pPr>
            <w:pStyle w:val="TOC2"/>
            <w:tabs>
              <w:tab w:val="right" w:leader="dot" w:pos="9350"/>
            </w:tabs>
            <w:jc w:val="both"/>
            <w:rPr>
              <w:rFonts w:ascii="Times New Roman" w:hAnsi="Times New Roman" w:cs="Times New Roman"/>
              <w:noProof/>
              <w:sz w:val="24"/>
              <w:szCs w:val="24"/>
            </w:rPr>
          </w:pPr>
          <w:hyperlink w:anchor="_Toc117679938" w:history="1">
            <w:r w:rsidRPr="00E269F6">
              <w:rPr>
                <w:rStyle w:val="Hyperlink"/>
                <w:rFonts w:ascii="Times New Roman" w:hAnsi="Times New Roman" w:cs="Times New Roman"/>
                <w:noProof/>
                <w:sz w:val="24"/>
                <w:szCs w:val="24"/>
              </w:rPr>
              <w:t>13.1. Research Methodology</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38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3</w:t>
            </w:r>
            <w:r w:rsidRPr="00E269F6">
              <w:rPr>
                <w:rFonts w:ascii="Times New Roman" w:hAnsi="Times New Roman" w:cs="Times New Roman"/>
                <w:noProof/>
                <w:webHidden/>
                <w:sz w:val="24"/>
                <w:szCs w:val="24"/>
              </w:rPr>
              <w:fldChar w:fldCharType="end"/>
            </w:r>
          </w:hyperlink>
        </w:p>
        <w:p w14:paraId="44F79405" w14:textId="7934C833" w:rsidR="00E269F6" w:rsidRPr="00E269F6" w:rsidRDefault="00E269F6" w:rsidP="00E269F6">
          <w:pPr>
            <w:pStyle w:val="TOC2"/>
            <w:tabs>
              <w:tab w:val="right" w:leader="dot" w:pos="9350"/>
            </w:tabs>
            <w:jc w:val="both"/>
            <w:rPr>
              <w:rFonts w:ascii="Times New Roman" w:hAnsi="Times New Roman" w:cs="Times New Roman"/>
              <w:noProof/>
              <w:sz w:val="24"/>
              <w:szCs w:val="24"/>
            </w:rPr>
          </w:pPr>
          <w:hyperlink w:anchor="_Toc117679939" w:history="1">
            <w:r w:rsidRPr="00E269F6">
              <w:rPr>
                <w:rStyle w:val="Hyperlink"/>
                <w:rFonts w:ascii="Times New Roman" w:hAnsi="Times New Roman" w:cs="Times New Roman"/>
                <w:noProof/>
                <w:sz w:val="24"/>
                <w:szCs w:val="24"/>
              </w:rPr>
              <w:t>13.2. Development Methodology</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39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4</w:t>
            </w:r>
            <w:r w:rsidRPr="00E269F6">
              <w:rPr>
                <w:rFonts w:ascii="Times New Roman" w:hAnsi="Times New Roman" w:cs="Times New Roman"/>
                <w:noProof/>
                <w:webHidden/>
                <w:sz w:val="24"/>
                <w:szCs w:val="24"/>
              </w:rPr>
              <w:fldChar w:fldCharType="end"/>
            </w:r>
          </w:hyperlink>
        </w:p>
        <w:p w14:paraId="68F65FC0" w14:textId="5DC2E08A" w:rsidR="00E269F6" w:rsidRPr="00E269F6" w:rsidRDefault="00E269F6" w:rsidP="00E269F6">
          <w:pPr>
            <w:pStyle w:val="TOC3"/>
            <w:tabs>
              <w:tab w:val="right" w:leader="dot" w:pos="9350"/>
            </w:tabs>
            <w:jc w:val="both"/>
            <w:rPr>
              <w:rFonts w:ascii="Times New Roman" w:hAnsi="Times New Roman" w:cs="Times New Roman"/>
              <w:noProof/>
              <w:sz w:val="24"/>
              <w:szCs w:val="24"/>
            </w:rPr>
          </w:pPr>
          <w:hyperlink w:anchor="_Toc117679940" w:history="1">
            <w:r w:rsidRPr="00E269F6">
              <w:rPr>
                <w:rStyle w:val="Hyperlink"/>
                <w:rFonts w:ascii="Times New Roman" w:hAnsi="Times New Roman" w:cs="Times New Roman"/>
                <w:noProof/>
                <w:sz w:val="24"/>
                <w:szCs w:val="24"/>
              </w:rPr>
              <w:t>13.2.1. Life Cycle Model</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40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4</w:t>
            </w:r>
            <w:r w:rsidRPr="00E269F6">
              <w:rPr>
                <w:rFonts w:ascii="Times New Roman" w:hAnsi="Times New Roman" w:cs="Times New Roman"/>
                <w:noProof/>
                <w:webHidden/>
                <w:sz w:val="24"/>
                <w:szCs w:val="24"/>
              </w:rPr>
              <w:fldChar w:fldCharType="end"/>
            </w:r>
          </w:hyperlink>
        </w:p>
        <w:p w14:paraId="4EC44415" w14:textId="0F5E7B07" w:rsidR="00E269F6" w:rsidRPr="00E269F6" w:rsidRDefault="00E269F6" w:rsidP="00E269F6">
          <w:pPr>
            <w:pStyle w:val="TOC3"/>
            <w:tabs>
              <w:tab w:val="right" w:leader="dot" w:pos="9350"/>
            </w:tabs>
            <w:jc w:val="both"/>
            <w:rPr>
              <w:rFonts w:ascii="Times New Roman" w:hAnsi="Times New Roman" w:cs="Times New Roman"/>
              <w:noProof/>
              <w:sz w:val="24"/>
              <w:szCs w:val="24"/>
            </w:rPr>
          </w:pPr>
          <w:hyperlink w:anchor="_Toc117679941" w:history="1">
            <w:r w:rsidRPr="00E269F6">
              <w:rPr>
                <w:rStyle w:val="Hyperlink"/>
                <w:rFonts w:ascii="Times New Roman" w:hAnsi="Times New Roman" w:cs="Times New Roman"/>
                <w:noProof/>
                <w:sz w:val="24"/>
                <w:szCs w:val="24"/>
              </w:rPr>
              <w:t>13.2.2. Design Methodology</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41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4</w:t>
            </w:r>
            <w:r w:rsidRPr="00E269F6">
              <w:rPr>
                <w:rFonts w:ascii="Times New Roman" w:hAnsi="Times New Roman" w:cs="Times New Roman"/>
                <w:noProof/>
                <w:webHidden/>
                <w:sz w:val="24"/>
                <w:szCs w:val="24"/>
              </w:rPr>
              <w:fldChar w:fldCharType="end"/>
            </w:r>
          </w:hyperlink>
        </w:p>
        <w:p w14:paraId="5A74B2B8" w14:textId="103F27DB" w:rsidR="00E269F6" w:rsidRPr="00E269F6" w:rsidRDefault="00E269F6" w:rsidP="00E269F6">
          <w:pPr>
            <w:pStyle w:val="TOC3"/>
            <w:tabs>
              <w:tab w:val="right" w:leader="dot" w:pos="9350"/>
            </w:tabs>
            <w:jc w:val="both"/>
            <w:rPr>
              <w:rFonts w:ascii="Times New Roman" w:hAnsi="Times New Roman" w:cs="Times New Roman"/>
              <w:noProof/>
              <w:sz w:val="24"/>
              <w:szCs w:val="24"/>
            </w:rPr>
          </w:pPr>
          <w:hyperlink w:anchor="_Toc117679942" w:history="1">
            <w:r w:rsidRPr="00E269F6">
              <w:rPr>
                <w:rStyle w:val="Hyperlink"/>
                <w:rFonts w:ascii="Times New Roman" w:hAnsi="Times New Roman" w:cs="Times New Roman"/>
                <w:noProof/>
                <w:sz w:val="24"/>
                <w:szCs w:val="24"/>
              </w:rPr>
              <w:t>13.2.3. Development Methodology</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42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4</w:t>
            </w:r>
            <w:r w:rsidRPr="00E269F6">
              <w:rPr>
                <w:rFonts w:ascii="Times New Roman" w:hAnsi="Times New Roman" w:cs="Times New Roman"/>
                <w:noProof/>
                <w:webHidden/>
                <w:sz w:val="24"/>
                <w:szCs w:val="24"/>
              </w:rPr>
              <w:fldChar w:fldCharType="end"/>
            </w:r>
          </w:hyperlink>
        </w:p>
        <w:p w14:paraId="49F9158F" w14:textId="3574296D" w:rsidR="00E269F6" w:rsidRPr="00E269F6" w:rsidRDefault="00E269F6" w:rsidP="00E269F6">
          <w:pPr>
            <w:pStyle w:val="TOC3"/>
            <w:tabs>
              <w:tab w:val="right" w:leader="dot" w:pos="9350"/>
            </w:tabs>
            <w:jc w:val="both"/>
            <w:rPr>
              <w:rFonts w:ascii="Times New Roman" w:hAnsi="Times New Roman" w:cs="Times New Roman"/>
              <w:noProof/>
              <w:sz w:val="24"/>
              <w:szCs w:val="24"/>
            </w:rPr>
          </w:pPr>
          <w:hyperlink w:anchor="_Toc117679943" w:history="1">
            <w:r w:rsidRPr="00E269F6">
              <w:rPr>
                <w:rStyle w:val="Hyperlink"/>
                <w:rFonts w:ascii="Times New Roman" w:hAnsi="Times New Roman" w:cs="Times New Roman"/>
                <w:noProof/>
                <w:sz w:val="24"/>
                <w:szCs w:val="24"/>
              </w:rPr>
              <w:t>13.2.4. Requirement Elicitation Methodology</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43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5</w:t>
            </w:r>
            <w:r w:rsidRPr="00E269F6">
              <w:rPr>
                <w:rFonts w:ascii="Times New Roman" w:hAnsi="Times New Roman" w:cs="Times New Roman"/>
                <w:noProof/>
                <w:webHidden/>
                <w:sz w:val="24"/>
                <w:szCs w:val="24"/>
              </w:rPr>
              <w:fldChar w:fldCharType="end"/>
            </w:r>
          </w:hyperlink>
        </w:p>
        <w:p w14:paraId="73BCEB2F" w14:textId="1B479D12" w:rsidR="00E269F6" w:rsidRPr="00E269F6" w:rsidRDefault="00E269F6" w:rsidP="00E269F6">
          <w:pPr>
            <w:pStyle w:val="TOC3"/>
            <w:tabs>
              <w:tab w:val="right" w:leader="dot" w:pos="9350"/>
            </w:tabs>
            <w:jc w:val="both"/>
            <w:rPr>
              <w:rFonts w:ascii="Times New Roman" w:hAnsi="Times New Roman" w:cs="Times New Roman"/>
              <w:noProof/>
              <w:sz w:val="24"/>
              <w:szCs w:val="24"/>
            </w:rPr>
          </w:pPr>
          <w:hyperlink w:anchor="_Toc117679944" w:history="1">
            <w:r w:rsidRPr="00E269F6">
              <w:rPr>
                <w:rStyle w:val="Hyperlink"/>
                <w:rFonts w:ascii="Times New Roman" w:hAnsi="Times New Roman" w:cs="Times New Roman"/>
                <w:noProof/>
                <w:sz w:val="24"/>
                <w:szCs w:val="24"/>
              </w:rPr>
              <w:t>13.2.5. Evaluation Methodology</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44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5</w:t>
            </w:r>
            <w:r w:rsidRPr="00E269F6">
              <w:rPr>
                <w:rFonts w:ascii="Times New Roman" w:hAnsi="Times New Roman" w:cs="Times New Roman"/>
                <w:noProof/>
                <w:webHidden/>
                <w:sz w:val="24"/>
                <w:szCs w:val="24"/>
              </w:rPr>
              <w:fldChar w:fldCharType="end"/>
            </w:r>
          </w:hyperlink>
        </w:p>
        <w:p w14:paraId="31975AEB" w14:textId="256E43D1" w:rsidR="00E269F6" w:rsidRPr="00E269F6" w:rsidRDefault="00E269F6" w:rsidP="00E269F6">
          <w:pPr>
            <w:pStyle w:val="TOC2"/>
            <w:tabs>
              <w:tab w:val="right" w:leader="dot" w:pos="9350"/>
            </w:tabs>
            <w:jc w:val="both"/>
            <w:rPr>
              <w:rFonts w:ascii="Times New Roman" w:hAnsi="Times New Roman" w:cs="Times New Roman"/>
              <w:noProof/>
              <w:sz w:val="24"/>
              <w:szCs w:val="24"/>
            </w:rPr>
          </w:pPr>
          <w:hyperlink w:anchor="_Toc117679945" w:history="1">
            <w:r w:rsidRPr="00E269F6">
              <w:rPr>
                <w:rStyle w:val="Hyperlink"/>
                <w:rFonts w:ascii="Times New Roman" w:hAnsi="Times New Roman" w:cs="Times New Roman"/>
                <w:noProof/>
                <w:sz w:val="24"/>
                <w:szCs w:val="24"/>
              </w:rPr>
              <w:t>13.3. Project Management Methodology</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45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5</w:t>
            </w:r>
            <w:r w:rsidRPr="00E269F6">
              <w:rPr>
                <w:rFonts w:ascii="Times New Roman" w:hAnsi="Times New Roman" w:cs="Times New Roman"/>
                <w:noProof/>
                <w:webHidden/>
                <w:sz w:val="24"/>
                <w:szCs w:val="24"/>
              </w:rPr>
              <w:fldChar w:fldCharType="end"/>
            </w:r>
          </w:hyperlink>
        </w:p>
        <w:p w14:paraId="1687B221" w14:textId="4EFDBDC2" w:rsidR="00E269F6" w:rsidRPr="00E269F6" w:rsidRDefault="00E269F6" w:rsidP="00E269F6">
          <w:pPr>
            <w:pStyle w:val="TOC3"/>
            <w:tabs>
              <w:tab w:val="right" w:leader="dot" w:pos="9350"/>
            </w:tabs>
            <w:jc w:val="both"/>
            <w:rPr>
              <w:rFonts w:ascii="Times New Roman" w:hAnsi="Times New Roman" w:cs="Times New Roman"/>
              <w:noProof/>
              <w:sz w:val="24"/>
              <w:szCs w:val="24"/>
            </w:rPr>
          </w:pPr>
          <w:hyperlink w:anchor="_Toc117679946" w:history="1">
            <w:r w:rsidRPr="00E269F6">
              <w:rPr>
                <w:rStyle w:val="Hyperlink"/>
                <w:rFonts w:ascii="Times New Roman" w:hAnsi="Times New Roman" w:cs="Times New Roman"/>
                <w:noProof/>
                <w:sz w:val="24"/>
                <w:szCs w:val="24"/>
              </w:rPr>
              <w:t>13.3.1 Schedule</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46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6</w:t>
            </w:r>
            <w:r w:rsidRPr="00E269F6">
              <w:rPr>
                <w:rFonts w:ascii="Times New Roman" w:hAnsi="Times New Roman" w:cs="Times New Roman"/>
                <w:noProof/>
                <w:webHidden/>
                <w:sz w:val="24"/>
                <w:szCs w:val="24"/>
              </w:rPr>
              <w:fldChar w:fldCharType="end"/>
            </w:r>
          </w:hyperlink>
        </w:p>
        <w:p w14:paraId="6EC95DC6" w14:textId="0D3B2BD4" w:rsidR="00E269F6" w:rsidRPr="00E269F6" w:rsidRDefault="00E269F6" w:rsidP="00E269F6">
          <w:pPr>
            <w:pStyle w:val="TOC3"/>
            <w:tabs>
              <w:tab w:val="right" w:leader="dot" w:pos="9350"/>
            </w:tabs>
            <w:jc w:val="both"/>
            <w:rPr>
              <w:rFonts w:ascii="Times New Roman" w:hAnsi="Times New Roman" w:cs="Times New Roman"/>
              <w:noProof/>
              <w:sz w:val="24"/>
              <w:szCs w:val="24"/>
            </w:rPr>
          </w:pPr>
          <w:hyperlink w:anchor="_Toc117679947" w:history="1">
            <w:r w:rsidRPr="00E269F6">
              <w:rPr>
                <w:rStyle w:val="Hyperlink"/>
                <w:rFonts w:ascii="Times New Roman" w:hAnsi="Times New Roman" w:cs="Times New Roman"/>
                <w:noProof/>
                <w:sz w:val="24"/>
                <w:szCs w:val="24"/>
              </w:rPr>
              <w:t>13.3.2. Resource Requirements</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47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8</w:t>
            </w:r>
            <w:r w:rsidRPr="00E269F6">
              <w:rPr>
                <w:rFonts w:ascii="Times New Roman" w:hAnsi="Times New Roman" w:cs="Times New Roman"/>
                <w:noProof/>
                <w:webHidden/>
                <w:sz w:val="24"/>
                <w:szCs w:val="24"/>
              </w:rPr>
              <w:fldChar w:fldCharType="end"/>
            </w:r>
          </w:hyperlink>
        </w:p>
        <w:p w14:paraId="3E1F6134" w14:textId="3B848BDC" w:rsidR="00E269F6" w:rsidRPr="00E269F6" w:rsidRDefault="00E269F6" w:rsidP="00E269F6">
          <w:pPr>
            <w:pStyle w:val="TOC3"/>
            <w:tabs>
              <w:tab w:val="right" w:leader="dot" w:pos="9350"/>
            </w:tabs>
            <w:jc w:val="both"/>
            <w:rPr>
              <w:rFonts w:ascii="Times New Roman" w:hAnsi="Times New Roman" w:cs="Times New Roman"/>
              <w:noProof/>
              <w:sz w:val="24"/>
              <w:szCs w:val="24"/>
            </w:rPr>
          </w:pPr>
          <w:hyperlink w:anchor="_Toc117679948" w:history="1">
            <w:r w:rsidRPr="00E269F6">
              <w:rPr>
                <w:rStyle w:val="Hyperlink"/>
                <w:rFonts w:ascii="Times New Roman" w:hAnsi="Times New Roman" w:cs="Times New Roman"/>
                <w:noProof/>
                <w:sz w:val="24"/>
                <w:szCs w:val="24"/>
              </w:rPr>
              <w:t>13.3.3. Risk Management</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48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9</w:t>
            </w:r>
            <w:r w:rsidRPr="00E269F6">
              <w:rPr>
                <w:rFonts w:ascii="Times New Roman" w:hAnsi="Times New Roman" w:cs="Times New Roman"/>
                <w:noProof/>
                <w:webHidden/>
                <w:sz w:val="24"/>
                <w:szCs w:val="24"/>
              </w:rPr>
              <w:fldChar w:fldCharType="end"/>
            </w:r>
          </w:hyperlink>
        </w:p>
        <w:p w14:paraId="54E0CD80" w14:textId="1199651F" w:rsidR="00E269F6" w:rsidRPr="00E269F6" w:rsidRDefault="00E269F6" w:rsidP="00E269F6">
          <w:pPr>
            <w:pStyle w:val="TOC2"/>
            <w:tabs>
              <w:tab w:val="right" w:leader="dot" w:pos="9350"/>
            </w:tabs>
            <w:jc w:val="both"/>
            <w:rPr>
              <w:rFonts w:ascii="Times New Roman" w:hAnsi="Times New Roman" w:cs="Times New Roman"/>
              <w:noProof/>
              <w:sz w:val="24"/>
              <w:szCs w:val="24"/>
            </w:rPr>
          </w:pPr>
          <w:hyperlink w:anchor="_Toc117679949" w:history="1">
            <w:r w:rsidRPr="00E269F6">
              <w:rPr>
                <w:rStyle w:val="Hyperlink"/>
                <w:rFonts w:ascii="Times New Roman" w:hAnsi="Times New Roman" w:cs="Times New Roman"/>
                <w:noProof/>
                <w:sz w:val="24"/>
                <w:szCs w:val="24"/>
              </w:rPr>
              <w:t>13.4. Solution Methodology</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49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20</w:t>
            </w:r>
            <w:r w:rsidRPr="00E269F6">
              <w:rPr>
                <w:rFonts w:ascii="Times New Roman" w:hAnsi="Times New Roman" w:cs="Times New Roman"/>
                <w:noProof/>
                <w:webHidden/>
                <w:sz w:val="24"/>
                <w:szCs w:val="24"/>
              </w:rPr>
              <w:fldChar w:fldCharType="end"/>
            </w:r>
          </w:hyperlink>
        </w:p>
        <w:p w14:paraId="4F387786" w14:textId="6E5C76C8" w:rsidR="00E269F6" w:rsidRPr="00E269F6" w:rsidRDefault="00E269F6" w:rsidP="00E269F6">
          <w:pPr>
            <w:pStyle w:val="TOC3"/>
            <w:tabs>
              <w:tab w:val="right" w:leader="dot" w:pos="9350"/>
            </w:tabs>
            <w:jc w:val="both"/>
            <w:rPr>
              <w:rFonts w:ascii="Times New Roman" w:hAnsi="Times New Roman" w:cs="Times New Roman"/>
              <w:noProof/>
              <w:sz w:val="24"/>
              <w:szCs w:val="24"/>
            </w:rPr>
          </w:pPr>
          <w:hyperlink w:anchor="_Toc117679950" w:history="1">
            <w:r w:rsidRPr="00E269F6">
              <w:rPr>
                <w:rStyle w:val="Hyperlink"/>
                <w:rFonts w:ascii="Times New Roman" w:hAnsi="Times New Roman" w:cs="Times New Roman"/>
                <w:noProof/>
                <w:sz w:val="24"/>
                <w:szCs w:val="24"/>
              </w:rPr>
              <w:t>13.4.1 Data Collection</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50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21</w:t>
            </w:r>
            <w:r w:rsidRPr="00E269F6">
              <w:rPr>
                <w:rFonts w:ascii="Times New Roman" w:hAnsi="Times New Roman" w:cs="Times New Roman"/>
                <w:noProof/>
                <w:webHidden/>
                <w:sz w:val="24"/>
                <w:szCs w:val="24"/>
              </w:rPr>
              <w:fldChar w:fldCharType="end"/>
            </w:r>
          </w:hyperlink>
        </w:p>
        <w:p w14:paraId="444E2938" w14:textId="497C7F47" w:rsidR="00E269F6" w:rsidRPr="00E269F6" w:rsidRDefault="00E269F6" w:rsidP="00E269F6">
          <w:pPr>
            <w:pStyle w:val="TOC3"/>
            <w:tabs>
              <w:tab w:val="right" w:leader="dot" w:pos="9350"/>
            </w:tabs>
            <w:jc w:val="both"/>
            <w:rPr>
              <w:rFonts w:ascii="Times New Roman" w:hAnsi="Times New Roman" w:cs="Times New Roman"/>
              <w:noProof/>
              <w:sz w:val="24"/>
              <w:szCs w:val="24"/>
            </w:rPr>
          </w:pPr>
          <w:hyperlink w:anchor="_Toc117679951" w:history="1">
            <w:r w:rsidRPr="00E269F6">
              <w:rPr>
                <w:rStyle w:val="Hyperlink"/>
                <w:rFonts w:ascii="Times New Roman" w:hAnsi="Times New Roman" w:cs="Times New Roman"/>
                <w:noProof/>
                <w:sz w:val="24"/>
                <w:szCs w:val="24"/>
              </w:rPr>
              <w:t>13.4.2. Data Pre-processing</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51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21</w:t>
            </w:r>
            <w:r w:rsidRPr="00E269F6">
              <w:rPr>
                <w:rFonts w:ascii="Times New Roman" w:hAnsi="Times New Roman" w:cs="Times New Roman"/>
                <w:noProof/>
                <w:webHidden/>
                <w:sz w:val="24"/>
                <w:szCs w:val="24"/>
              </w:rPr>
              <w:fldChar w:fldCharType="end"/>
            </w:r>
          </w:hyperlink>
        </w:p>
        <w:p w14:paraId="05902582" w14:textId="4ED4E078" w:rsidR="00E269F6" w:rsidRPr="00E269F6" w:rsidRDefault="00E269F6" w:rsidP="00E269F6">
          <w:pPr>
            <w:pStyle w:val="TOC3"/>
            <w:tabs>
              <w:tab w:val="right" w:leader="dot" w:pos="9350"/>
            </w:tabs>
            <w:jc w:val="both"/>
            <w:rPr>
              <w:rFonts w:ascii="Times New Roman" w:hAnsi="Times New Roman" w:cs="Times New Roman"/>
              <w:noProof/>
              <w:sz w:val="24"/>
              <w:szCs w:val="24"/>
            </w:rPr>
          </w:pPr>
          <w:hyperlink w:anchor="_Toc117679952" w:history="1">
            <w:r w:rsidRPr="00E269F6">
              <w:rPr>
                <w:rStyle w:val="Hyperlink"/>
                <w:rFonts w:ascii="Times New Roman" w:hAnsi="Times New Roman" w:cs="Times New Roman"/>
                <w:noProof/>
                <w:sz w:val="24"/>
                <w:szCs w:val="24"/>
              </w:rPr>
              <w:t>13.4.3. Data Analysis</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52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22</w:t>
            </w:r>
            <w:r w:rsidRPr="00E269F6">
              <w:rPr>
                <w:rFonts w:ascii="Times New Roman" w:hAnsi="Times New Roman" w:cs="Times New Roman"/>
                <w:noProof/>
                <w:webHidden/>
                <w:sz w:val="24"/>
                <w:szCs w:val="24"/>
              </w:rPr>
              <w:fldChar w:fldCharType="end"/>
            </w:r>
          </w:hyperlink>
        </w:p>
        <w:p w14:paraId="05FBAFBE" w14:textId="377E347B" w:rsidR="00E269F6" w:rsidRPr="00E269F6" w:rsidRDefault="00E269F6" w:rsidP="00E269F6">
          <w:pPr>
            <w:pStyle w:val="TOC3"/>
            <w:tabs>
              <w:tab w:val="right" w:leader="dot" w:pos="9350"/>
            </w:tabs>
            <w:jc w:val="both"/>
            <w:rPr>
              <w:rFonts w:ascii="Times New Roman" w:hAnsi="Times New Roman" w:cs="Times New Roman"/>
              <w:noProof/>
              <w:sz w:val="24"/>
              <w:szCs w:val="24"/>
            </w:rPr>
          </w:pPr>
          <w:hyperlink w:anchor="_Toc117679953" w:history="1">
            <w:r w:rsidRPr="00E269F6">
              <w:rPr>
                <w:rStyle w:val="Hyperlink"/>
                <w:rFonts w:ascii="Times New Roman" w:hAnsi="Times New Roman" w:cs="Times New Roman"/>
                <w:noProof/>
                <w:sz w:val="24"/>
                <w:szCs w:val="24"/>
              </w:rPr>
              <w:t>13.4.4. Model Selection and Training</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53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22</w:t>
            </w:r>
            <w:r w:rsidRPr="00E269F6">
              <w:rPr>
                <w:rFonts w:ascii="Times New Roman" w:hAnsi="Times New Roman" w:cs="Times New Roman"/>
                <w:noProof/>
                <w:webHidden/>
                <w:sz w:val="24"/>
                <w:szCs w:val="24"/>
              </w:rPr>
              <w:fldChar w:fldCharType="end"/>
            </w:r>
          </w:hyperlink>
        </w:p>
        <w:p w14:paraId="2391B264" w14:textId="221F3F95" w:rsidR="00E269F6" w:rsidRPr="00E269F6" w:rsidRDefault="00E269F6" w:rsidP="00E269F6">
          <w:pPr>
            <w:pStyle w:val="TOC3"/>
            <w:tabs>
              <w:tab w:val="right" w:leader="dot" w:pos="9350"/>
            </w:tabs>
            <w:jc w:val="both"/>
            <w:rPr>
              <w:rFonts w:ascii="Times New Roman" w:hAnsi="Times New Roman" w:cs="Times New Roman"/>
              <w:noProof/>
              <w:sz w:val="24"/>
              <w:szCs w:val="24"/>
            </w:rPr>
          </w:pPr>
          <w:hyperlink w:anchor="_Toc117679954" w:history="1">
            <w:r w:rsidRPr="00E269F6">
              <w:rPr>
                <w:rStyle w:val="Hyperlink"/>
                <w:rFonts w:ascii="Times New Roman" w:hAnsi="Times New Roman" w:cs="Times New Roman"/>
                <w:noProof/>
                <w:sz w:val="24"/>
                <w:szCs w:val="24"/>
              </w:rPr>
              <w:t>13.4.5. Model Evaluation and Deployment</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54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22</w:t>
            </w:r>
            <w:r w:rsidRPr="00E269F6">
              <w:rPr>
                <w:rFonts w:ascii="Times New Roman" w:hAnsi="Times New Roman" w:cs="Times New Roman"/>
                <w:noProof/>
                <w:webHidden/>
                <w:sz w:val="24"/>
                <w:szCs w:val="24"/>
              </w:rPr>
              <w:fldChar w:fldCharType="end"/>
            </w:r>
          </w:hyperlink>
        </w:p>
        <w:p w14:paraId="277559CE" w14:textId="0879FC65" w:rsidR="00E269F6" w:rsidRPr="00E269F6" w:rsidRDefault="00E269F6" w:rsidP="00E269F6">
          <w:pPr>
            <w:pStyle w:val="TOC1"/>
            <w:jc w:val="both"/>
            <w:rPr>
              <w:rFonts w:ascii="Times New Roman" w:hAnsi="Times New Roman" w:cs="Times New Roman"/>
              <w:noProof/>
              <w:sz w:val="24"/>
              <w:szCs w:val="24"/>
            </w:rPr>
          </w:pPr>
          <w:hyperlink w:anchor="_Toc117679955" w:history="1">
            <w:r w:rsidRPr="00E269F6">
              <w:rPr>
                <w:rStyle w:val="Hyperlink"/>
                <w:rFonts w:ascii="Times New Roman" w:hAnsi="Times New Roman" w:cs="Times New Roman"/>
                <w:bCs/>
                <w:noProof/>
                <w:sz w:val="24"/>
                <w:szCs w:val="24"/>
              </w:rPr>
              <w:t>References</w:t>
            </w:r>
            <w:r w:rsidRPr="00E269F6">
              <w:rPr>
                <w:rFonts w:ascii="Times New Roman" w:hAnsi="Times New Roman" w:cs="Times New Roman"/>
                <w:noProof/>
                <w:webHidden/>
                <w:sz w:val="24"/>
                <w:szCs w:val="24"/>
              </w:rPr>
              <w:tab/>
            </w:r>
            <w:r w:rsidRPr="00E269F6">
              <w:rPr>
                <w:rFonts w:ascii="Times New Roman" w:hAnsi="Times New Roman" w:cs="Times New Roman"/>
                <w:noProof/>
                <w:webHidden/>
                <w:sz w:val="24"/>
                <w:szCs w:val="24"/>
              </w:rPr>
              <w:fldChar w:fldCharType="begin"/>
            </w:r>
            <w:r w:rsidRPr="00E269F6">
              <w:rPr>
                <w:rFonts w:ascii="Times New Roman" w:hAnsi="Times New Roman" w:cs="Times New Roman"/>
                <w:noProof/>
                <w:webHidden/>
                <w:sz w:val="24"/>
                <w:szCs w:val="24"/>
              </w:rPr>
              <w:instrText xml:space="preserve"> PAGEREF _Toc117679955 \h </w:instrText>
            </w:r>
            <w:r w:rsidRPr="00E269F6">
              <w:rPr>
                <w:rFonts w:ascii="Times New Roman" w:hAnsi="Times New Roman" w:cs="Times New Roman"/>
                <w:noProof/>
                <w:webHidden/>
                <w:sz w:val="24"/>
                <w:szCs w:val="24"/>
              </w:rPr>
            </w:r>
            <w:r w:rsidRPr="00E269F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I</w:t>
            </w:r>
            <w:r w:rsidRPr="00E269F6">
              <w:rPr>
                <w:rFonts w:ascii="Times New Roman" w:hAnsi="Times New Roman" w:cs="Times New Roman"/>
                <w:noProof/>
                <w:webHidden/>
                <w:sz w:val="24"/>
                <w:szCs w:val="24"/>
              </w:rPr>
              <w:fldChar w:fldCharType="end"/>
            </w:r>
          </w:hyperlink>
        </w:p>
        <w:p w14:paraId="3143FCD0" w14:textId="1BBD5963" w:rsidR="00EB135B" w:rsidRPr="00456775" w:rsidRDefault="007C1436" w:rsidP="00E0084D">
          <w:pPr>
            <w:pStyle w:val="TOCHeading"/>
            <w:rPr>
              <w:rFonts w:cs="Times New Roman"/>
              <w:b w:val="0"/>
              <w:noProof/>
              <w:sz w:val="24"/>
              <w:szCs w:val="24"/>
            </w:rPr>
          </w:pPr>
          <w:r w:rsidRPr="00456775">
            <w:rPr>
              <w:rFonts w:cs="Times New Roman"/>
              <w:b w:val="0"/>
              <w:noProof/>
              <w:sz w:val="24"/>
              <w:szCs w:val="24"/>
            </w:rPr>
            <w:fldChar w:fldCharType="end"/>
          </w:r>
        </w:p>
      </w:sdtContent>
    </w:sdt>
    <w:p w14:paraId="3FF4B3C4" w14:textId="5F27D294" w:rsidR="002C4291" w:rsidRPr="00D74537" w:rsidRDefault="002C4291" w:rsidP="005E2676">
      <w:pPr>
        <w:pStyle w:val="Heading1"/>
        <w:spacing w:line="360" w:lineRule="auto"/>
      </w:pPr>
      <w:bookmarkStart w:id="1" w:name="_Toc117679914"/>
      <w:r w:rsidRPr="00D74537">
        <w:t>List of Figures</w:t>
      </w:r>
      <w:bookmarkEnd w:id="1"/>
    </w:p>
    <w:p w14:paraId="64E34E18" w14:textId="62088B03"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9C5BFE6" w:rsidR="002D3F84" w:rsidRPr="00F65430" w:rsidRDefault="00665B47"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121A41E" w:rsidR="002D3F84" w:rsidRPr="00F65430" w:rsidRDefault="00665B47"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2" w:name="_Toc117679915"/>
      <w:r>
        <w:t>List of Tables</w:t>
      </w:r>
      <w:bookmarkEnd w:id="2"/>
    </w:p>
    <w:p w14:paraId="1A60D388" w14:textId="26A83B7E"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B77B8B6" w:rsidR="008F4053" w:rsidRPr="005E2676" w:rsidRDefault="00665B47"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8B209A0" w:rsidR="008F4053" w:rsidRPr="005E2676" w:rsidRDefault="00665B47"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29EB120F" w:rsidR="008F4053" w:rsidRPr="005E2676" w:rsidRDefault="00665B47"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105628DF" w:rsidR="008F4053" w:rsidRPr="005E2676" w:rsidRDefault="00665B47"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975C67">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1A2EEFB1" w14:textId="4BE0A253"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t>Acronyms</w:t>
      </w:r>
      <w:r w:rsidR="00F64292" w:rsidRPr="00FF43C3">
        <w:rPr>
          <w:rFonts w:ascii="Times New Roman" w:hAnsi="Times New Roman" w:cs="Times New Roman"/>
          <w:b/>
          <w:bCs/>
          <w:color w:val="6F1515"/>
          <w:sz w:val="32"/>
          <w:szCs w:val="32"/>
        </w:rPr>
        <w:t xml:space="preserve"> </w:t>
      </w:r>
    </w:p>
    <w:tbl>
      <w:tblPr>
        <w:tblStyle w:val="PlainTable4"/>
        <w:tblW w:w="0" w:type="auto"/>
        <w:tblLook w:val="04A0" w:firstRow="1" w:lastRow="0" w:firstColumn="1" w:lastColumn="0" w:noHBand="0" w:noVBand="1"/>
      </w:tblPr>
      <w:tblGrid>
        <w:gridCol w:w="1800"/>
        <w:gridCol w:w="7110"/>
      </w:tblGrid>
      <w:tr w:rsidR="009E5AD6" w:rsidRPr="006B11E7" w14:paraId="1E68DD22" w14:textId="77777777" w:rsidTr="001B7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15AE24C2" w14:textId="77777777" w:rsidR="009E5AD6" w:rsidRPr="00205B2E" w:rsidRDefault="009E5AD6" w:rsidP="00B83538">
            <w:pPr>
              <w:spacing w:line="360" w:lineRule="auto"/>
              <w:rPr>
                <w:rFonts w:ascii="Times New Roman" w:hAnsi="Times New Roman" w:cs="Times New Roman"/>
                <w:bCs w:val="0"/>
                <w:sz w:val="24"/>
                <w:szCs w:val="24"/>
              </w:rPr>
            </w:pPr>
            <w:bookmarkStart w:id="3" w:name="aiacronym"/>
            <w:r w:rsidRPr="00205B2E">
              <w:rPr>
                <w:rFonts w:ascii="Times New Roman" w:hAnsi="Times New Roman" w:cs="Times New Roman"/>
                <w:bCs w:val="0"/>
                <w:sz w:val="24"/>
                <w:szCs w:val="24"/>
              </w:rPr>
              <w:t>AI</w:t>
            </w:r>
            <w:bookmarkEnd w:id="3"/>
            <w:r w:rsidRPr="00205B2E">
              <w:rPr>
                <w:rFonts w:ascii="Times New Roman" w:hAnsi="Times New Roman" w:cs="Times New Roman"/>
                <w:bCs w:val="0"/>
                <w:sz w:val="24"/>
                <w:szCs w:val="24"/>
              </w:rPr>
              <w:t xml:space="preserve"> </w:t>
            </w:r>
          </w:p>
        </w:tc>
        <w:tc>
          <w:tcPr>
            <w:tcW w:w="7110" w:type="dxa"/>
          </w:tcPr>
          <w:p w14:paraId="54C4D694" w14:textId="77777777" w:rsidR="009E5AD6" w:rsidRPr="0017473C" w:rsidRDefault="009E5AD6" w:rsidP="00B8353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E5AD6" w:rsidRPr="006B11E7" w14:paraId="76F58F4B"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37F8345F" w14:textId="48B2B3D2"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110" w:type="dxa"/>
          </w:tcPr>
          <w:p w14:paraId="47FE043E" w14:textId="3A58B593" w:rsidR="009E5AD6" w:rsidRPr="006B11E7"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E5AD6" w:rsidRPr="006B11E7" w14:paraId="6999D4C0"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587291B" w14:textId="48FA923D"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110" w:type="dxa"/>
          </w:tcPr>
          <w:p w14:paraId="6D40CA32" w14:textId="5239C573" w:rsidR="009E5AD6"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E5AD6" w:rsidRPr="006B11E7" w14:paraId="73BD7E01"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D83BBDE" w14:textId="6E729668"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110" w:type="dxa"/>
          </w:tcPr>
          <w:p w14:paraId="51CAFFA0" w14:textId="2A07E2CB" w:rsidR="009E5AD6" w:rsidRPr="006B11E7"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E5AD6" w:rsidRPr="006B11E7" w14:paraId="756BF97B"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797E73F" w14:textId="37236912"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110" w:type="dxa"/>
          </w:tcPr>
          <w:p w14:paraId="298F3188" w14:textId="611CA4BB" w:rsidR="009E5AD6"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E5AD6" w:rsidRPr="006B11E7" w14:paraId="3DF0C4C2"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A4EE409" w14:textId="7D395C1A"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110" w:type="dxa"/>
          </w:tcPr>
          <w:p w14:paraId="4F8F0CF4" w14:textId="542B8C8D" w:rsidR="009E5AD6" w:rsidRPr="00FF43C3"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009E5AD6" w:rsidRPr="00FF43C3">
              <w:rPr>
                <w:rFonts w:ascii="Times New Roman" w:hAnsi="Times New Roman" w:cs="Times New Roman"/>
                <w:sz w:val="24"/>
                <w:szCs w:val="24"/>
              </w:rPr>
              <w:t>.</w:t>
            </w:r>
          </w:p>
        </w:tc>
      </w:tr>
      <w:tr w:rsidR="009E5AD6" w:rsidRPr="006B11E7" w14:paraId="3676FF57"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8B91154" w14:textId="4E352BB9"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110" w:type="dxa"/>
          </w:tcPr>
          <w:p w14:paraId="4EDAAEF6"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Continuous-time Recurrent Neural Network.</w:t>
            </w:r>
          </w:p>
        </w:tc>
      </w:tr>
      <w:tr w:rsidR="009E5AD6" w:rsidRPr="006B11E7" w14:paraId="6CA416B4"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E2E7CA2" w14:textId="1706D4EB"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110" w:type="dxa"/>
          </w:tcPr>
          <w:p w14:paraId="28700608"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Deep Learning.</w:t>
            </w:r>
          </w:p>
        </w:tc>
      </w:tr>
      <w:tr w:rsidR="009E5AD6" w:rsidRPr="006B11E7" w14:paraId="7054C7BE"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E07E143" w14:textId="6754BA1E"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110" w:type="dxa"/>
          </w:tcPr>
          <w:p w14:paraId="3F59BA81"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Graphics Processing Unit.</w:t>
            </w:r>
          </w:p>
        </w:tc>
      </w:tr>
      <w:tr w:rsidR="009E5AD6" w:rsidRPr="006B11E7" w14:paraId="38C3124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F7FBEE7" w14:textId="6726C66D"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110" w:type="dxa"/>
          </w:tcPr>
          <w:p w14:paraId="62CB9FEC"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Long Short-Term Memory.</w:t>
            </w:r>
          </w:p>
        </w:tc>
      </w:tr>
      <w:tr w:rsidR="009E5AD6" w:rsidRPr="006B11E7" w14:paraId="431AF88C"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EA00235" w14:textId="7D090EB9"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110" w:type="dxa"/>
          </w:tcPr>
          <w:p w14:paraId="4B8186BE"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Liquid Time-constant.</w:t>
            </w:r>
          </w:p>
        </w:tc>
      </w:tr>
      <w:tr w:rsidR="009E5AD6" w:rsidRPr="006B11E7" w14:paraId="6271218F"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CBDDE4F" w14:textId="4F92F9C4"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110" w:type="dxa"/>
          </w:tcPr>
          <w:p w14:paraId="1B067988"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achine Learning.</w:t>
            </w:r>
          </w:p>
        </w:tc>
      </w:tr>
      <w:tr w:rsidR="009E5AD6" w:rsidRPr="006B11E7" w14:paraId="6193FD1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9214BE8" w14:textId="035063C5"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110" w:type="dxa"/>
          </w:tcPr>
          <w:p w14:paraId="7D69DEC4"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Symmetric Mean Absolute Product Error.</w:t>
            </w:r>
          </w:p>
        </w:tc>
      </w:tr>
      <w:tr w:rsidR="009E5AD6" w:rsidRPr="006B11E7" w14:paraId="48EBD02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56126D0" w14:textId="18A96743"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110" w:type="dxa"/>
          </w:tcPr>
          <w:p w14:paraId="7B1AA9AA"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ean Absolute Scaled Error.</w:t>
            </w:r>
          </w:p>
        </w:tc>
      </w:tr>
      <w:tr w:rsidR="009E5AD6" w:rsidRPr="006B11E7" w14:paraId="36FB282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0885958" w14:textId="77777777"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514C9FE0" w:rsidR="00FF43C3"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110" w:type="dxa"/>
          </w:tcPr>
          <w:p w14:paraId="4CBA7F74" w14:textId="29B8754F" w:rsidR="009E5AD6"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ean Squared Error.</w:t>
            </w:r>
          </w:p>
          <w:p w14:paraId="17B9338B" w14:textId="11EFB505" w:rsidR="00FF43C3"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7473C" w:rsidRPr="006B11E7" w14:paraId="451B029C"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6D0C62F7" w14:textId="04CCEE6B" w:rsidR="0017473C" w:rsidRPr="00205B2E" w:rsidRDefault="0017473C"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110" w:type="dxa"/>
          </w:tcPr>
          <w:p w14:paraId="0F3D7E17" w14:textId="2AF68C15" w:rsidR="0017473C" w:rsidRPr="006B11E7" w:rsidRDefault="0017473C"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7473C" w:rsidRPr="006B11E7" w14:paraId="7F207C6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712749D4" w14:textId="77777777" w:rsidR="0017473C" w:rsidRDefault="0017473C" w:rsidP="00B83538">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383FF4BD" w14:textId="0179A0A5" w:rsidR="00D8154C" w:rsidRPr="00205B2E" w:rsidRDefault="00D8154C" w:rsidP="00B83538">
            <w:pPr>
              <w:spacing w:line="360" w:lineRule="auto"/>
              <w:rPr>
                <w:rFonts w:ascii="Times New Roman" w:hAnsi="Times New Roman" w:cs="Times New Roman"/>
                <w:bCs w:val="0"/>
                <w:sz w:val="24"/>
                <w:szCs w:val="24"/>
              </w:rPr>
            </w:pPr>
            <w:r>
              <w:rPr>
                <w:rFonts w:ascii="Times New Roman" w:hAnsi="Times New Roman" w:cs="Times New Roman"/>
                <w:bCs w:val="0"/>
                <w:sz w:val="24"/>
                <w:szCs w:val="24"/>
              </w:rPr>
              <w:t>REST</w:t>
            </w:r>
          </w:p>
        </w:tc>
        <w:tc>
          <w:tcPr>
            <w:tcW w:w="7110" w:type="dxa"/>
          </w:tcPr>
          <w:p w14:paraId="671486C8" w14:textId="77777777" w:rsidR="0017473C" w:rsidRDefault="0017473C"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89CB6E1" w14:textId="198391CE" w:rsidR="00377E55" w:rsidRPr="006B11E7" w:rsidRDefault="00377E55"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71F9B394" w:rsidR="0095319E" w:rsidRPr="005E2676" w:rsidRDefault="004A3B98" w:rsidP="000035AF">
      <w:pPr>
        <w:pStyle w:val="Heading1"/>
        <w:spacing w:line="360" w:lineRule="auto"/>
        <w:rPr>
          <w:rFonts w:cs="Times New Roman"/>
          <w:bCs/>
          <w:szCs w:val="32"/>
        </w:rPr>
      </w:pPr>
      <w:bookmarkStart w:id="4" w:name="_Toc117679916"/>
      <w:r w:rsidRPr="005E2676">
        <w:rPr>
          <w:rFonts w:cs="Times New Roman"/>
          <w:bCs/>
          <w:szCs w:val="32"/>
        </w:rPr>
        <w:lastRenderedPageBreak/>
        <w:t xml:space="preserve">1. </w:t>
      </w:r>
      <w:r w:rsidR="00F829CB" w:rsidRPr="005E2676">
        <w:rPr>
          <w:rFonts w:cs="Times New Roman"/>
          <w:szCs w:val="32"/>
        </w:rPr>
        <w:t>INTRODUCTION</w:t>
      </w:r>
      <w:bookmarkEnd w:id="4"/>
    </w:p>
    <w:p w14:paraId="2424A844" w14:textId="5158B566" w:rsidR="00C33DC4" w:rsidRPr="006B11E7" w:rsidRDefault="00C33DC4" w:rsidP="009774B4">
      <w:pPr>
        <w:spacing w:line="360" w:lineRule="auto"/>
        <w:jc w:val="both"/>
        <w:rPr>
          <w:rFonts w:ascii="Times New Roman" w:hAnsi="Times New Roman" w:cs="Times New Roman"/>
          <w:sz w:val="24"/>
          <w:szCs w:val="24"/>
        </w:rPr>
      </w:pPr>
      <w:bookmarkStart w:id="5" w:name="_Hlk117524163"/>
      <w:r>
        <w:rPr>
          <w:rFonts w:ascii="Times New Roman" w:hAnsi="Times New Roman" w:cs="Times New Roman"/>
          <w:sz w:val="24"/>
          <w:szCs w:val="24"/>
        </w:rPr>
        <w:t xml:space="preserve">In this research project, the author tries increase the performance of </w:t>
      </w:r>
      <w:r w:rsidRPr="006B11E7">
        <w:rPr>
          <w:rFonts w:ascii="Times New Roman" w:hAnsi="Times New Roman" w:cs="Times New Roman"/>
          <w:sz w:val="24"/>
          <w:szCs w:val="24"/>
        </w:rPr>
        <w:t>abstractive</w:t>
      </w:r>
      <w:r>
        <w:rPr>
          <w:rFonts w:ascii="Times New Roman" w:hAnsi="Times New Roman" w:cs="Times New Roman"/>
          <w:sz w:val="24"/>
          <w:szCs w:val="24"/>
        </w:rPr>
        <w:t xml:space="preserve"> text summarization for the domain of movie reviews but yet creating a generalized optimized solution which can be applied to various other domains aswell, by </w:t>
      </w:r>
      <w:r w:rsidRPr="006B11E7">
        <w:rPr>
          <w:rFonts w:ascii="Times New Roman" w:hAnsi="Times New Roman" w:cs="Times New Roman"/>
          <w:sz w:val="24"/>
          <w:szCs w:val="24"/>
        </w:rPr>
        <w:t>performing hyperparameter optimization on a set of top tiers pretrained transformer architectures, in-order to achieve an optimized architecture.</w:t>
      </w:r>
    </w:p>
    <w:p w14:paraId="021DF1F0" w14:textId="77777777" w:rsidR="009774B4" w:rsidRPr="006B11E7" w:rsidRDefault="009774B4" w:rsidP="00E269F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This document will discuss the research problem, research gap, research challenge, and the research approach that the author aims to address over the next months. Additionally, a review of prior research interests and the essential evidence of the issue is done. Finally, in the work plan, the expected schedule of the project’s deliverables is </w:t>
      </w:r>
      <w:r w:rsidRPr="006B11E7">
        <w:rPr>
          <w:rFonts w:ascii="Times New Roman" w:hAnsi="Times New Roman" w:cs="Times New Roman"/>
          <w:color w:val="000000" w:themeColor="text1"/>
          <w:sz w:val="24"/>
          <w:szCs w:val="24"/>
        </w:rPr>
        <w:t xml:space="preserve">presented. </w:t>
      </w:r>
      <w:bookmarkEnd w:id="5"/>
    </w:p>
    <w:p w14:paraId="7A094730" w14:textId="2094A8D7" w:rsidR="004F0039" w:rsidRPr="006B11E7" w:rsidRDefault="004A3B98" w:rsidP="00E269F6">
      <w:pPr>
        <w:pStyle w:val="Heading1"/>
        <w:spacing w:line="276" w:lineRule="auto"/>
        <w:rPr>
          <w:color w:val="000000" w:themeColor="text1"/>
          <w:sz w:val="24"/>
          <w:szCs w:val="24"/>
        </w:rPr>
      </w:pPr>
      <w:bookmarkStart w:id="6" w:name="_Toc117679917"/>
      <w:r w:rsidRPr="006B11E7">
        <w:t xml:space="preserve">2. </w:t>
      </w:r>
      <w:r w:rsidR="00F33AA0" w:rsidRPr="006B11E7">
        <w:t>PROBLEM DOMAIN</w:t>
      </w:r>
      <w:bookmarkEnd w:id="6"/>
    </w:p>
    <w:p w14:paraId="1BC83600" w14:textId="19C9408B" w:rsidR="00CA28E1" w:rsidRPr="006B11E7" w:rsidRDefault="009E600F" w:rsidP="00C61E5F">
      <w:pPr>
        <w:pStyle w:val="Heading2"/>
        <w:spacing w:line="360" w:lineRule="auto"/>
        <w:rPr>
          <w:rFonts w:ascii="Times New Roman" w:hAnsi="Times New Roman" w:cs="Times New Roman"/>
          <w:b/>
          <w:bCs/>
          <w:color w:val="6F1515"/>
          <w:sz w:val="28"/>
          <w:szCs w:val="28"/>
        </w:rPr>
      </w:pPr>
      <w:bookmarkStart w:id="7" w:name="_Toc117679918"/>
      <w:r w:rsidRPr="006B11E7">
        <w:rPr>
          <w:rFonts w:ascii="Times New Roman" w:hAnsi="Times New Roman" w:cs="Times New Roman"/>
          <w:b/>
          <w:bCs/>
          <w:color w:val="6F1515"/>
          <w:sz w:val="28"/>
          <w:szCs w:val="28"/>
        </w:rPr>
        <w:t xml:space="preserve">2.1 </w:t>
      </w:r>
      <w:r w:rsidR="00F829CB" w:rsidRPr="006B11E7">
        <w:rPr>
          <w:rFonts w:ascii="Times New Roman" w:hAnsi="Times New Roman" w:cs="Times New Roman"/>
          <w:b/>
          <w:color w:val="6F1515"/>
          <w:sz w:val="28"/>
          <w:szCs w:val="28"/>
        </w:rPr>
        <w:t>Movie User Reviews</w:t>
      </w:r>
      <w:bookmarkEnd w:id="7"/>
    </w:p>
    <w:p w14:paraId="14D84215" w14:textId="0088B25E"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76BE430" w14:textId="30BBBA68" w:rsidR="00F829CB" w:rsidRPr="006B11E7" w:rsidRDefault="00F829CB" w:rsidP="00F829CB">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sidR="00830CD4">
        <w:rPr>
          <w:rFonts w:ascii="Times New Roman" w:hAnsi="Times New Roman" w:cs="Times New Roman"/>
          <w:sz w:val="24"/>
          <w:szCs w:val="24"/>
        </w:rPr>
        <w:fldChar w:fldCharType="begin"/>
      </w:r>
      <w:r w:rsidR="00830CD4">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sidR="00830CD4">
        <w:rPr>
          <w:rFonts w:ascii="Times New Roman" w:hAnsi="Times New Roman" w:cs="Times New Roman"/>
          <w:sz w:val="24"/>
          <w:szCs w:val="24"/>
        </w:rPr>
        <w:fldChar w:fldCharType="separate"/>
      </w:r>
      <w:r w:rsidR="00830CD4" w:rsidRPr="00830CD4">
        <w:rPr>
          <w:rFonts w:ascii="Times New Roman" w:hAnsi="Times New Roman" w:cs="Times New Roman"/>
          <w:sz w:val="24"/>
        </w:rPr>
        <w:t>(M and Mehla, 2019)</w:t>
      </w:r>
      <w:r w:rsidR="00830CD4">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sidR="00D05E78">
        <w:rPr>
          <w:rFonts w:ascii="Times New Roman" w:hAnsi="Times New Roman" w:cs="Times New Roman"/>
          <w:color w:val="000000" w:themeColor="text1"/>
          <w:sz w:val="24"/>
          <w:szCs w:val="24"/>
        </w:rPr>
        <w:t xml:space="preserve"> </w:t>
      </w:r>
      <w:r w:rsidR="00D05E78">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sidR="00D05E78">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Khan, Gul, Uddin, et al., 2020)</w:t>
      </w:r>
      <w:r w:rsidR="00D05E78">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11DE6FF"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3338B25" w14:textId="42B36E10"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w:t>
      </w:r>
      <w:r w:rsidRPr="006B11E7">
        <w:rPr>
          <w:rFonts w:ascii="Times New Roman" w:hAnsi="Times New Roman" w:cs="Times New Roman"/>
          <w:color w:val="000000" w:themeColor="text1"/>
          <w:sz w:val="24"/>
          <w:szCs w:val="24"/>
        </w:rPr>
        <w:lastRenderedPageBreak/>
        <w:t xml:space="preserve">streaming services like Netflix quickly discover the viewing habits or preferences of their users </w:t>
      </w:r>
      <w:r w:rsidR="00D05E78" w:rsidRPr="006B11E7">
        <w:rPr>
          <w:rFonts w:ascii="Times New Roman" w:hAnsi="Times New Roman" w:cs="Times New Roman"/>
          <w:sz w:val="24"/>
          <w:szCs w:val="24"/>
        </w:rPr>
        <w:fldChar w:fldCharType="begin"/>
      </w:r>
      <w:r w:rsidR="00D05E78">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00D05E78" w:rsidRPr="006B11E7">
        <w:rPr>
          <w:rFonts w:ascii="Times New Roman" w:hAnsi="Times New Roman" w:cs="Times New Roman"/>
          <w:sz w:val="24"/>
          <w:szCs w:val="24"/>
        </w:rPr>
        <w:fldChar w:fldCharType="separate"/>
      </w:r>
      <w:r w:rsidR="00D05E78" w:rsidRPr="00D05E78">
        <w:rPr>
          <w:rFonts w:ascii="Times New Roman" w:hAnsi="Times New Roman" w:cs="Times New Roman"/>
          <w:sz w:val="24"/>
          <w:szCs w:val="24"/>
        </w:rPr>
        <w:t>(Dashtipour et al., 2021)</w:t>
      </w:r>
      <w:r w:rsidR="00D05E78" w:rsidRPr="006B11E7">
        <w:rPr>
          <w:rFonts w:ascii="Times New Roman" w:hAnsi="Times New Roman" w:cs="Times New Roman"/>
          <w:sz w:val="24"/>
          <w:szCs w:val="24"/>
        </w:rPr>
        <w:fldChar w:fldCharType="end"/>
      </w:r>
    </w:p>
    <w:p w14:paraId="359DF697" w14:textId="3663D62A" w:rsidR="001D7ADE" w:rsidRPr="006B11E7" w:rsidRDefault="001D7ADE" w:rsidP="00C61E5F">
      <w:pPr>
        <w:pStyle w:val="Heading2"/>
        <w:spacing w:line="360" w:lineRule="auto"/>
        <w:rPr>
          <w:rFonts w:ascii="Times New Roman" w:hAnsi="Times New Roman" w:cs="Times New Roman"/>
          <w:b/>
          <w:bCs/>
          <w:color w:val="6F1515"/>
          <w:sz w:val="28"/>
          <w:szCs w:val="28"/>
        </w:rPr>
      </w:pPr>
      <w:bookmarkStart w:id="8" w:name="_Toc117679919"/>
      <w:r w:rsidRPr="006B11E7">
        <w:rPr>
          <w:rFonts w:ascii="Times New Roman" w:hAnsi="Times New Roman" w:cs="Times New Roman"/>
          <w:b/>
          <w:bCs/>
          <w:color w:val="6F1515"/>
          <w:sz w:val="28"/>
          <w:szCs w:val="28"/>
        </w:rPr>
        <w:t xml:space="preserve">2.2 </w:t>
      </w:r>
      <w:r w:rsidR="00F829CB" w:rsidRPr="006B11E7">
        <w:rPr>
          <w:rFonts w:ascii="Times New Roman" w:hAnsi="Times New Roman" w:cs="Times New Roman"/>
          <w:b/>
          <w:color w:val="6F1515"/>
          <w:sz w:val="28"/>
          <w:szCs w:val="28"/>
        </w:rPr>
        <w:t>Text Summarization</w:t>
      </w:r>
      <w:bookmarkEnd w:id="8"/>
    </w:p>
    <w:p w14:paraId="01687549" w14:textId="77777777" w:rsidR="00F829CB" w:rsidRPr="006B11E7" w:rsidRDefault="00F829CB" w:rsidP="00F829CB">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C582A1F" w14:textId="15AA4955" w:rsidR="00E2595D" w:rsidRPr="006B11E7"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D54C8D2" w14:textId="77777777" w:rsidR="00F829CB" w:rsidRPr="006B11E7" w:rsidRDefault="00F829CB" w:rsidP="008866F5">
      <w:pPr>
        <w:pStyle w:val="Heading2"/>
        <w:spacing w:line="360" w:lineRule="auto"/>
        <w:rPr>
          <w:rFonts w:ascii="Times New Roman" w:hAnsi="Times New Roman" w:cs="Times New Roman"/>
          <w:b/>
          <w:color w:val="6F1515"/>
          <w:sz w:val="28"/>
          <w:szCs w:val="28"/>
        </w:rPr>
      </w:pPr>
      <w:bookmarkStart w:id="9" w:name="_Toc117031192"/>
      <w:bookmarkStart w:id="10" w:name="_Toc117679920"/>
      <w:r w:rsidRPr="006B11E7">
        <w:rPr>
          <w:rFonts w:ascii="Times New Roman" w:hAnsi="Times New Roman" w:cs="Times New Roman"/>
          <w:b/>
          <w:color w:val="6F1515"/>
          <w:sz w:val="28"/>
          <w:szCs w:val="28"/>
        </w:rPr>
        <w:t>2.3. Transformers</w:t>
      </w:r>
      <w:bookmarkEnd w:id="9"/>
      <w:bookmarkEnd w:id="10"/>
    </w:p>
    <w:p w14:paraId="08A8E6F3"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52B0B6C4" w14:textId="77777777" w:rsidR="00F829CB" w:rsidRPr="006B11E7" w:rsidRDefault="00F829CB" w:rsidP="00F829CB">
      <w:pPr>
        <w:spacing w:line="360" w:lineRule="auto"/>
        <w:jc w:val="both"/>
        <w:rPr>
          <w:rFonts w:ascii="Times New Roman" w:hAnsi="Times New Roman" w:cs="Times New Roman"/>
          <w:color w:val="000000" w:themeColor="text1"/>
        </w:rPr>
      </w:pPr>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AE03214" w14:textId="55EDE941" w:rsidR="009774B4" w:rsidRPr="005E2676" w:rsidRDefault="00F829CB" w:rsidP="009774B4">
      <w:pPr>
        <w:pStyle w:val="Heading1"/>
        <w:spacing w:before="0" w:line="360" w:lineRule="auto"/>
        <w:rPr>
          <w:rFonts w:cs="Times New Roman"/>
          <w:szCs w:val="32"/>
        </w:rPr>
      </w:pPr>
      <w:bookmarkStart w:id="11" w:name="_Toc117031193"/>
      <w:bookmarkStart w:id="12" w:name="_Toc117679921"/>
      <w:r w:rsidRPr="005E2676">
        <w:rPr>
          <w:rFonts w:cs="Times New Roman"/>
          <w:szCs w:val="32"/>
        </w:rPr>
        <w:t>3. PROBLEM DEFINITION</w:t>
      </w:r>
      <w:bookmarkEnd w:id="11"/>
      <w:bookmarkEnd w:id="12"/>
    </w:p>
    <w:p w14:paraId="3E4F980E" w14:textId="77777777" w:rsidR="009774B4" w:rsidRPr="006B11E7" w:rsidRDefault="009774B4" w:rsidP="009774B4">
      <w:pPr>
        <w:spacing w:line="360" w:lineRule="auto"/>
        <w:jc w:val="both"/>
        <w:rPr>
          <w:rFonts w:ascii="Times New Roman" w:hAnsi="Times New Roman" w:cs="Times New Roman"/>
          <w:color w:val="000000" w:themeColor="text1"/>
          <w:sz w:val="24"/>
          <w:szCs w:val="24"/>
        </w:rPr>
      </w:pPr>
      <w:bookmarkStart w:id="13" w:name="_Toc117031194"/>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6B11E7">
        <w:rPr>
          <w:rFonts w:ascii="Times New Roman" w:hAnsi="Times New Roman" w:cs="Times New Roman"/>
          <w:b/>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0E891486" w14:textId="0CC45FA8" w:rsidR="009774B4" w:rsidRPr="006B11E7" w:rsidRDefault="009774B4" w:rsidP="009774B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Pr="006B11E7">
        <w:rPr>
          <w:rFonts w:ascii="Times New Roman" w:hAnsi="Times New Roman" w:cs="Times New Roman"/>
          <w:sz w:val="24"/>
          <w:szCs w:val="24"/>
        </w:rPr>
        <w:lastRenderedPageBreak/>
        <w:t>algorithms require feature selection at first. Therefore, applying deep learning techniques will help to improve the quality of text summarization and help the user in making better decisions</w:t>
      </w:r>
      <w:r w:rsidR="00361041">
        <w:rPr>
          <w:rFonts w:ascii="Times New Roman" w:hAnsi="Times New Roman" w:cs="Times New Roman"/>
          <w:sz w:val="24"/>
          <w:szCs w:val="24"/>
        </w:rPr>
        <w:t xml:space="preserve"> </w:t>
      </w:r>
      <w:r w:rsidRPr="006B11E7">
        <w:rPr>
          <w:rFonts w:ascii="Times New Roman" w:hAnsi="Times New Roman" w:cs="Times New Roman"/>
          <w:sz w:val="24"/>
          <w:szCs w:val="24"/>
        </w:rPr>
        <w:fldChar w:fldCharType="begin"/>
      </w:r>
      <w:r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sz w:val="24"/>
          <w:szCs w:val="24"/>
        </w:rPr>
        <w:fldChar w:fldCharType="separate"/>
      </w:r>
      <w:r w:rsidRPr="006B11E7">
        <w:rPr>
          <w:rFonts w:ascii="Times New Roman" w:hAnsi="Times New Roman" w:cs="Times New Roman"/>
          <w:sz w:val="24"/>
        </w:rPr>
        <w:t>(Etemad, Abidi and Chhabra, 2021)</w:t>
      </w:r>
      <w:r w:rsidRPr="006B11E7">
        <w:rPr>
          <w:rFonts w:ascii="Times New Roman" w:hAnsi="Times New Roman" w:cs="Times New Roman"/>
          <w:sz w:val="24"/>
          <w:szCs w:val="24"/>
        </w:rPr>
        <w:fldChar w:fldCharType="end"/>
      </w:r>
      <w:r w:rsidR="00361041">
        <w:rPr>
          <w:rFonts w:ascii="Times New Roman" w:hAnsi="Times New Roman" w:cs="Times New Roman"/>
          <w:sz w:val="24"/>
          <w:szCs w:val="24"/>
        </w:rPr>
        <w:t>.</w:t>
      </w:r>
    </w:p>
    <w:p w14:paraId="5E09FEBF" w14:textId="77777777" w:rsidR="00F829CB" w:rsidRPr="006B11E7" w:rsidRDefault="00F829CB" w:rsidP="008866F5">
      <w:pPr>
        <w:pStyle w:val="Heading2"/>
        <w:spacing w:before="0" w:line="360" w:lineRule="auto"/>
        <w:rPr>
          <w:rFonts w:ascii="Times New Roman" w:hAnsi="Times New Roman" w:cs="Times New Roman"/>
          <w:b/>
          <w:color w:val="6F1515"/>
          <w:sz w:val="28"/>
          <w:szCs w:val="28"/>
        </w:rPr>
      </w:pPr>
      <w:bookmarkStart w:id="14" w:name="_Toc117679922"/>
      <w:r w:rsidRPr="006B11E7">
        <w:rPr>
          <w:rFonts w:ascii="Times New Roman" w:hAnsi="Times New Roman" w:cs="Times New Roman"/>
          <w:b/>
          <w:color w:val="6F1515"/>
          <w:sz w:val="28"/>
          <w:szCs w:val="28"/>
        </w:rPr>
        <w:t>3.1. Problem Statement</w:t>
      </w:r>
      <w:bookmarkEnd w:id="13"/>
      <w:bookmarkEnd w:id="14"/>
    </w:p>
    <w:p w14:paraId="2DB25019" w14:textId="49BA12CD" w:rsidR="00F829CB" w:rsidRPr="006B11E7"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use of advanced deep learning approaches (such as Transformers) to generate abstractive summaries from movie reviews has not been investigated before, which can help in increasing the quality of text summarization.</w:t>
      </w:r>
      <w:r w:rsidR="00AF603D">
        <w:rPr>
          <w:rFonts w:ascii="Times New Roman" w:hAnsi="Times New Roman" w:cs="Times New Roman"/>
          <w:color w:val="000000" w:themeColor="text1"/>
          <w:sz w:val="24"/>
          <w:szCs w:val="24"/>
        </w:rPr>
        <w:t xml:space="preserve"> </w:t>
      </w:r>
      <w:r w:rsidR="00AF603D">
        <w:rPr>
          <w:rFonts w:ascii="Times New Roman" w:hAnsi="Times New Roman" w:cs="Times New Roman"/>
          <w:color w:val="000000" w:themeColor="text1"/>
          <w:sz w:val="24"/>
          <w:szCs w:val="24"/>
        </w:rPr>
        <w:fldChar w:fldCharType="begin"/>
      </w:r>
      <w:r w:rsidR="00AF603D">
        <w:rPr>
          <w:rFonts w:ascii="Times New Roman" w:hAnsi="Times New Roman" w:cs="Times New Roman"/>
          <w:color w:val="000000" w:themeColor="text1"/>
          <w:sz w:val="24"/>
          <w:szCs w:val="24"/>
        </w:rPr>
        <w:instrText xml:space="preserve"> ADDIN ZOTERO_ITEM CSL_CITATION {"citationID":"cmzFQxgC","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AF603D">
        <w:rPr>
          <w:rFonts w:ascii="Times New Roman" w:hAnsi="Times New Roman" w:cs="Times New Roman"/>
          <w:color w:val="000000" w:themeColor="text1"/>
          <w:sz w:val="24"/>
          <w:szCs w:val="24"/>
        </w:rPr>
        <w:fldChar w:fldCharType="separate"/>
      </w:r>
      <w:r w:rsidR="00AF603D" w:rsidRPr="00AF603D">
        <w:rPr>
          <w:rFonts w:ascii="Times New Roman" w:hAnsi="Times New Roman" w:cs="Times New Roman"/>
          <w:sz w:val="24"/>
        </w:rPr>
        <w:t>(Khan, Gul, Zareei, et al., 2020)</w:t>
      </w:r>
      <w:r w:rsidR="00AF603D">
        <w:rPr>
          <w:rFonts w:ascii="Times New Roman" w:hAnsi="Times New Roman" w:cs="Times New Roman"/>
          <w:color w:val="000000" w:themeColor="text1"/>
          <w:sz w:val="24"/>
          <w:szCs w:val="24"/>
        </w:rPr>
        <w:fldChar w:fldCharType="end"/>
      </w:r>
    </w:p>
    <w:p w14:paraId="2CB79C1C" w14:textId="77777777" w:rsidR="00F829CB" w:rsidRPr="005E2676" w:rsidRDefault="00F829CB" w:rsidP="008866F5">
      <w:pPr>
        <w:pStyle w:val="Heading1"/>
        <w:spacing w:before="0" w:line="360" w:lineRule="auto"/>
        <w:rPr>
          <w:rFonts w:cs="Times New Roman"/>
          <w:szCs w:val="32"/>
        </w:rPr>
      </w:pPr>
      <w:bookmarkStart w:id="15" w:name="_Toc117031195"/>
      <w:bookmarkStart w:id="16" w:name="_Toc117679923"/>
      <w:r w:rsidRPr="005E2676">
        <w:rPr>
          <w:rFonts w:cs="Times New Roman"/>
          <w:szCs w:val="32"/>
        </w:rPr>
        <w:t>4. RESEARCH MOTIVATION</w:t>
      </w:r>
      <w:bookmarkEnd w:id="15"/>
      <w:bookmarkEnd w:id="16"/>
    </w:p>
    <w:p w14:paraId="1AECB906" w14:textId="1FD11153"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The identified problem can also be applied to several other domains which requires to improve the quality abstractive text summarization using the advanced approaches of deep learning, not only specific movie reviews. </w:t>
      </w:r>
    </w:p>
    <w:p w14:paraId="01453CB2" w14:textId="44C77E20" w:rsidR="00F829CB" w:rsidRPr="008866F5" w:rsidRDefault="00F829CB" w:rsidP="00E2595D">
      <w:pPr>
        <w:spacing w:line="360" w:lineRule="auto"/>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58362FBC" w14:textId="77777777" w:rsidR="00F829CB" w:rsidRPr="005E2676" w:rsidRDefault="00F829CB" w:rsidP="00F829CB">
      <w:pPr>
        <w:pStyle w:val="Heading1"/>
        <w:spacing w:before="0" w:line="360" w:lineRule="auto"/>
        <w:rPr>
          <w:rFonts w:cs="Times New Roman"/>
          <w:szCs w:val="32"/>
        </w:rPr>
      </w:pPr>
      <w:bookmarkStart w:id="17" w:name="_Toc117031196"/>
      <w:bookmarkStart w:id="18" w:name="_Toc117679924"/>
      <w:r w:rsidRPr="005E2676">
        <w:rPr>
          <w:rFonts w:cs="Times New Roman"/>
          <w:szCs w:val="32"/>
        </w:rPr>
        <w:t>5. EXISTING WORK</w:t>
      </w:r>
      <w:bookmarkEnd w:id="17"/>
      <w:bookmarkEnd w:id="18"/>
    </w:p>
    <w:p w14:paraId="31D22C8B" w14:textId="0F06A741" w:rsidR="00F829CB" w:rsidRPr="005E2676" w:rsidRDefault="005E2676" w:rsidP="00F829CB">
      <w:pPr>
        <w:pStyle w:val="Caption"/>
        <w:keepNext/>
        <w:rPr>
          <w:rFonts w:cs="Times New Roman"/>
          <w:color w:val="auto"/>
          <w:szCs w:val="24"/>
        </w:rPr>
      </w:pPr>
      <w:bookmarkStart w:id="19" w:name="_Toc117031179"/>
      <w:bookmarkStart w:id="20" w:name="_Toc117584436"/>
      <w:r w:rsidRPr="005E2676">
        <w:rPr>
          <w:rFonts w:cs="Times New Roman"/>
          <w:color w:val="auto"/>
          <w:szCs w:val="24"/>
        </w:rPr>
        <w:t>T</w:t>
      </w:r>
      <w:r w:rsidR="009774B4" w:rsidRPr="005E2676">
        <w:rPr>
          <w:rFonts w:cs="Times New Roman"/>
          <w:color w:val="auto"/>
          <w:szCs w:val="24"/>
        </w:rPr>
        <w:t>able 5.</w:t>
      </w:r>
      <w:r w:rsidR="00F829CB" w:rsidRPr="005E2676">
        <w:rPr>
          <w:rFonts w:cs="Times New Roman"/>
          <w:color w:val="auto"/>
          <w:szCs w:val="24"/>
        </w:rPr>
        <w:fldChar w:fldCharType="begin"/>
      </w:r>
      <w:r w:rsidR="00F829CB" w:rsidRPr="005E2676">
        <w:rPr>
          <w:rFonts w:cs="Times New Roman"/>
          <w:color w:val="auto"/>
          <w:szCs w:val="24"/>
        </w:rPr>
        <w:instrText xml:space="preserve"> SEQ Table \* ARABIC </w:instrText>
      </w:r>
      <w:r w:rsidR="00F829CB" w:rsidRPr="005E2676">
        <w:rPr>
          <w:rFonts w:cs="Times New Roman"/>
          <w:color w:val="auto"/>
          <w:szCs w:val="24"/>
        </w:rPr>
        <w:fldChar w:fldCharType="separate"/>
      </w:r>
      <w:r w:rsidR="00975C67">
        <w:rPr>
          <w:rFonts w:cs="Times New Roman"/>
          <w:noProof/>
          <w:color w:val="auto"/>
          <w:szCs w:val="24"/>
        </w:rPr>
        <w:t>1</w:t>
      </w:r>
      <w:r w:rsidR="00F829CB" w:rsidRPr="005E2676">
        <w:rPr>
          <w:rFonts w:cs="Times New Roman"/>
          <w:color w:val="auto"/>
          <w:szCs w:val="24"/>
        </w:rPr>
        <w:fldChar w:fldCharType="end"/>
      </w:r>
      <w:r w:rsidR="009774B4" w:rsidRPr="005E2676">
        <w:rPr>
          <w:rFonts w:cs="Times New Roman"/>
          <w:color w:val="auto"/>
          <w:szCs w:val="24"/>
        </w:rPr>
        <w:t xml:space="preserve"> - </w:t>
      </w:r>
      <w:r w:rsidR="00BB6A10">
        <w:rPr>
          <w:rFonts w:cs="Times New Roman"/>
          <w:color w:val="auto"/>
          <w:szCs w:val="24"/>
        </w:rPr>
        <w:t>R</w:t>
      </w:r>
      <w:r w:rsidR="009774B4" w:rsidRPr="005E2676">
        <w:rPr>
          <w:rFonts w:cs="Times New Roman"/>
          <w:color w:val="auto"/>
          <w:szCs w:val="24"/>
        </w:rPr>
        <w:t>elated work in abstractive text summarization</w:t>
      </w:r>
      <w:bookmarkEnd w:id="19"/>
      <w:bookmarkEnd w:id="20"/>
    </w:p>
    <w:tbl>
      <w:tblPr>
        <w:tblStyle w:val="TableGrid"/>
        <w:tblW w:w="9445" w:type="dxa"/>
        <w:tblLayout w:type="fixed"/>
        <w:tblLook w:val="04A0" w:firstRow="1" w:lastRow="0" w:firstColumn="1" w:lastColumn="0" w:noHBand="0" w:noVBand="1"/>
      </w:tblPr>
      <w:tblGrid>
        <w:gridCol w:w="895"/>
        <w:gridCol w:w="1710"/>
        <w:gridCol w:w="1530"/>
        <w:gridCol w:w="3780"/>
        <w:gridCol w:w="1530"/>
      </w:tblGrid>
      <w:tr w:rsidR="00F829CB" w:rsidRPr="006B11E7" w14:paraId="72B0E373" w14:textId="77777777" w:rsidTr="00E67A1D">
        <w:trPr>
          <w:trHeight w:val="476"/>
        </w:trPr>
        <w:tc>
          <w:tcPr>
            <w:tcW w:w="895" w:type="dxa"/>
            <w:shd w:val="clear" w:color="auto" w:fill="F2F2F2" w:themeFill="background1" w:themeFillShade="F2"/>
          </w:tcPr>
          <w:p w14:paraId="6703AF5A"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itation</w:t>
            </w:r>
          </w:p>
        </w:tc>
        <w:tc>
          <w:tcPr>
            <w:tcW w:w="1710" w:type="dxa"/>
            <w:shd w:val="clear" w:color="auto" w:fill="F2F2F2" w:themeFill="background1" w:themeFillShade="F2"/>
          </w:tcPr>
          <w:p w14:paraId="136B0E41" w14:textId="77777777" w:rsidR="00F829CB" w:rsidRPr="006B11E7" w:rsidRDefault="00F829CB" w:rsidP="00F829CB">
            <w:pPr>
              <w:pStyle w:val="NormalWeb"/>
              <w:spacing w:before="0" w:beforeAutospacing="0" w:after="0" w:afterAutospacing="0"/>
              <w:rPr>
                <w:b/>
                <w:color w:val="000000" w:themeColor="text1"/>
              </w:rPr>
            </w:pPr>
            <w:r w:rsidRPr="006B11E7">
              <w:rPr>
                <w:b/>
                <w:color w:val="000000" w:themeColor="text1"/>
              </w:rPr>
              <w:t>Summary</w:t>
            </w:r>
          </w:p>
          <w:p w14:paraId="0D0E7F13"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p>
        </w:tc>
        <w:tc>
          <w:tcPr>
            <w:tcW w:w="1530" w:type="dxa"/>
            <w:shd w:val="clear" w:color="auto" w:fill="F2F2F2" w:themeFill="background1" w:themeFillShade="F2"/>
          </w:tcPr>
          <w:p w14:paraId="002DBCDF"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Limitations</w:t>
            </w:r>
          </w:p>
        </w:tc>
        <w:tc>
          <w:tcPr>
            <w:tcW w:w="3780" w:type="dxa"/>
            <w:shd w:val="clear" w:color="auto" w:fill="F2F2F2" w:themeFill="background1" w:themeFillShade="F2"/>
          </w:tcPr>
          <w:p w14:paraId="75B356A1"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Contribution </w:t>
            </w:r>
          </w:p>
        </w:tc>
        <w:tc>
          <w:tcPr>
            <w:tcW w:w="1530" w:type="dxa"/>
            <w:shd w:val="clear" w:color="auto" w:fill="F2F2F2" w:themeFill="background1" w:themeFillShade="F2"/>
          </w:tcPr>
          <w:p w14:paraId="7C0F515A"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ritical Review</w:t>
            </w:r>
          </w:p>
        </w:tc>
      </w:tr>
      <w:tr w:rsidR="00F829CB" w:rsidRPr="006B11E7" w14:paraId="5FB14CB2" w14:textId="77777777" w:rsidTr="00E67A1D">
        <w:trPr>
          <w:trHeight w:val="399"/>
        </w:trPr>
        <w:tc>
          <w:tcPr>
            <w:tcW w:w="895" w:type="dxa"/>
          </w:tcPr>
          <w:p w14:paraId="0712B96D" w14:textId="37440FD1"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tc>
        <w:tc>
          <w:tcPr>
            <w:tcW w:w="1710" w:type="dxa"/>
          </w:tcPr>
          <w:p w14:paraId="74604DCE"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 automatic approach to summarize lengthy movie reviews and allow users to quickly </w:t>
            </w:r>
            <w:r w:rsidRPr="006B11E7">
              <w:rPr>
                <w:rFonts w:ascii="Times New Roman" w:hAnsi="Times New Roman" w:cs="Times New Roman"/>
                <w:color w:val="000000" w:themeColor="text1"/>
                <w:sz w:val="24"/>
                <w:szCs w:val="24"/>
              </w:rPr>
              <w:lastRenderedPageBreak/>
              <w:t>recognize the positive and negative aspects of a movie.</w:t>
            </w:r>
          </w:p>
        </w:tc>
        <w:tc>
          <w:tcPr>
            <w:tcW w:w="1530" w:type="dxa"/>
          </w:tcPr>
          <w:p w14:paraId="2D95D56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o use advanced deep learning approaches.</w:t>
            </w:r>
          </w:p>
        </w:tc>
        <w:tc>
          <w:tcPr>
            <w:tcW w:w="3780" w:type="dxa"/>
          </w:tcPr>
          <w:p w14:paraId="68292DD4"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 xml:space="preserve">Worked on feature extraction and converting reviews into vector space, followed by the </w:t>
            </w:r>
            <w:bookmarkStart w:id="21" w:name="_Hlk115855757"/>
            <w:r w:rsidRPr="006B11E7">
              <w:rPr>
                <w:rFonts w:ascii="Times New Roman" w:hAnsi="Times New Roman" w:cs="Times New Roman"/>
                <w:color w:val="000000" w:themeColor="text1"/>
                <w:sz w:val="24"/>
                <w:szCs w:val="24"/>
              </w:rPr>
              <w:t xml:space="preserve">Naïve Bayes </w:t>
            </w:r>
            <w:bookmarkEnd w:id="21"/>
            <w:r w:rsidRPr="006B11E7">
              <w:rPr>
                <w:rFonts w:ascii="Times New Roman" w:hAnsi="Times New Roman" w:cs="Times New Roman"/>
                <w:color w:val="000000" w:themeColor="text1"/>
                <w:sz w:val="24"/>
                <w:szCs w:val="24"/>
              </w:rPr>
              <w:t xml:space="preserve">machine learning algorithm used for review classification, using an undirected weighted graph based ranking algorithm to rank score for </w:t>
            </w:r>
            <w:r w:rsidRPr="006B11E7">
              <w:rPr>
                <w:rFonts w:ascii="Times New Roman" w:hAnsi="Times New Roman" w:cs="Times New Roman"/>
                <w:color w:val="000000" w:themeColor="text1"/>
                <w:sz w:val="24"/>
                <w:szCs w:val="24"/>
              </w:rPr>
              <w:lastRenderedPageBreak/>
              <w:t xml:space="preserve">reach review sentence in graph. Finally, the top ranked sentences are chosen based on highest rank scores to produce </w:t>
            </w:r>
            <w:r w:rsidRPr="006B11E7">
              <w:rPr>
                <w:rFonts w:ascii="Times New Roman" w:hAnsi="Times New Roman" w:cs="Times New Roman"/>
                <w:b/>
                <w:color w:val="000000" w:themeColor="text1"/>
                <w:sz w:val="24"/>
                <w:szCs w:val="24"/>
              </w:rPr>
              <w:t>extractive summary.</w:t>
            </w:r>
          </w:p>
        </w:tc>
        <w:tc>
          <w:tcPr>
            <w:tcW w:w="1530" w:type="dxa"/>
          </w:tcPr>
          <w:p w14:paraId="0ED0148E"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Only used general machine learning algorithms to handle movie review </w:t>
            </w:r>
            <w:r w:rsidRPr="006B11E7">
              <w:rPr>
                <w:rFonts w:ascii="Times New Roman" w:hAnsi="Times New Roman" w:cs="Times New Roman"/>
                <w:color w:val="000000" w:themeColor="text1"/>
                <w:sz w:val="24"/>
                <w:szCs w:val="24"/>
              </w:rPr>
              <w:lastRenderedPageBreak/>
              <w:t>summarization not deep learning approaches.</w:t>
            </w:r>
          </w:p>
        </w:tc>
      </w:tr>
      <w:tr w:rsidR="00F829CB" w:rsidRPr="006B11E7" w14:paraId="0B6FCCEC" w14:textId="77777777" w:rsidTr="00E67A1D">
        <w:trPr>
          <w:trHeight w:val="800"/>
        </w:trPr>
        <w:tc>
          <w:tcPr>
            <w:tcW w:w="895" w:type="dxa"/>
          </w:tcPr>
          <w:p w14:paraId="2FD842F3"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1710" w:type="dxa"/>
          </w:tcPr>
          <w:p w14:paraId="168D288A"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1530" w:type="dxa"/>
          </w:tcPr>
          <w:p w14:paraId="4058FBD1"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c>
          <w:tcPr>
            <w:tcW w:w="3780" w:type="dxa"/>
          </w:tcPr>
          <w:p w14:paraId="30C157E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1530" w:type="dxa"/>
          </w:tcPr>
          <w:p w14:paraId="0456A7C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d general deep learning approaches such as RNN etc.… to solve the problem</w:t>
            </w:r>
          </w:p>
        </w:tc>
      </w:tr>
      <w:tr w:rsidR="00F829CB" w:rsidRPr="006B11E7" w14:paraId="13DA5AFF" w14:textId="77777777" w:rsidTr="00E67A1D">
        <w:trPr>
          <w:trHeight w:val="399"/>
        </w:trPr>
        <w:tc>
          <w:tcPr>
            <w:tcW w:w="895" w:type="dxa"/>
          </w:tcPr>
          <w:p w14:paraId="5B1539B9"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1710" w:type="dxa"/>
          </w:tcPr>
          <w:p w14:paraId="58544CB1"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solution for generating personalized aspect-based opinion </w:t>
            </w:r>
            <w:r w:rsidRPr="006B11E7">
              <w:rPr>
                <w:rFonts w:ascii="Times New Roman" w:hAnsi="Times New Roman" w:cs="Times New Roman"/>
                <w:color w:val="000000" w:themeColor="text1"/>
                <w:sz w:val="24"/>
                <w:szCs w:val="24"/>
              </w:rPr>
              <w:lastRenderedPageBreak/>
              <w:t>summaries from large collections of online tourist reviews, also able to customize the attributes of the summary based on the user’s interest.</w:t>
            </w:r>
          </w:p>
        </w:tc>
        <w:tc>
          <w:tcPr>
            <w:tcW w:w="1530" w:type="dxa"/>
          </w:tcPr>
          <w:p w14:paraId="350EFE04" w14:textId="77777777" w:rsidR="00F829CB" w:rsidRPr="006B11E7" w:rsidRDefault="00F829CB" w:rsidP="00F829CB">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Motive for the need to create tourist review dataset for </w:t>
            </w:r>
            <w:r w:rsidRPr="006B11E7">
              <w:rPr>
                <w:rFonts w:ascii="Times New Roman" w:hAnsi="Times New Roman" w:cs="Times New Roman"/>
                <w:color w:val="000000" w:themeColor="text1"/>
                <w:sz w:val="24"/>
                <w:szCs w:val="24"/>
              </w:rPr>
              <w:lastRenderedPageBreak/>
              <w:t>our experiments.</w:t>
            </w:r>
          </w:p>
          <w:p w14:paraId="1B339F85"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c>
          <w:tcPr>
            <w:tcW w:w="3780" w:type="dxa"/>
          </w:tcPr>
          <w:p w14:paraId="267B7068"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Using an Integer Linear Programming (ILP [Unsupervised method]) based extractive technique to select an informative subset of opinions around the identified </w:t>
            </w:r>
            <w:r w:rsidRPr="006B11E7">
              <w:rPr>
                <w:rFonts w:ascii="Times New Roman" w:hAnsi="Times New Roman" w:cs="Times New Roman"/>
                <w:color w:val="000000" w:themeColor="text1"/>
                <w:sz w:val="24"/>
                <w:szCs w:val="24"/>
              </w:rPr>
              <w:lastRenderedPageBreak/>
              <w:t>aspects. Evaluate and compare the summaries using ROUGE based metrics and obtain competitive results.</w:t>
            </w:r>
          </w:p>
          <w:p w14:paraId="68941D5F"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p>
        </w:tc>
        <w:tc>
          <w:tcPr>
            <w:tcW w:w="1530" w:type="dxa"/>
          </w:tcPr>
          <w:p w14:paraId="1537AC51"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Creating extractive summaries may not be very </w:t>
            </w:r>
            <w:r w:rsidRPr="006B11E7">
              <w:rPr>
                <w:rFonts w:ascii="Times New Roman" w:hAnsi="Times New Roman" w:cs="Times New Roman"/>
                <w:color w:val="000000" w:themeColor="text1"/>
                <w:sz w:val="24"/>
                <w:szCs w:val="24"/>
              </w:rPr>
              <w:lastRenderedPageBreak/>
              <w:t>meaningful since the dataset is also limited down, hence using abstractive approach would give better results</w:t>
            </w:r>
          </w:p>
        </w:tc>
      </w:tr>
      <w:tr w:rsidR="00F829CB" w:rsidRPr="006B11E7" w14:paraId="1244E1A3" w14:textId="77777777" w:rsidTr="00E67A1D">
        <w:trPr>
          <w:trHeight w:val="399"/>
        </w:trPr>
        <w:tc>
          <w:tcPr>
            <w:tcW w:w="895" w:type="dxa"/>
          </w:tcPr>
          <w:p w14:paraId="3AE1ABA0"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1710" w:type="dxa"/>
          </w:tcPr>
          <w:p w14:paraId="7E81DB6F"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1530" w:type="dxa"/>
          </w:tcPr>
          <w:p w14:paraId="56CC2802"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Future work should focus on building more robust models which can further extend the algorithm to create summaries of variable length and apply for multi-document summarization.</w:t>
            </w:r>
          </w:p>
        </w:tc>
        <w:tc>
          <w:tcPr>
            <w:tcW w:w="3780" w:type="dxa"/>
          </w:tcPr>
          <w:p w14:paraId="7127CA23"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the pretrained models such as Pipeline BART, BART modified, T5 and PEGASUS to work with the text summarization. Evaluation metrics we done using the ROUGE Scores.</w:t>
            </w:r>
          </w:p>
        </w:tc>
        <w:tc>
          <w:tcPr>
            <w:tcW w:w="1530" w:type="dxa"/>
          </w:tcPr>
          <w:p w14:paraId="1E8292C2"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author has used the top tier transformer architecture during experimentation, however the hyperparameters used were default which could be improved by tuning to get a better result.</w:t>
            </w:r>
          </w:p>
        </w:tc>
      </w:tr>
      <w:tr w:rsidR="00F829CB" w:rsidRPr="006B11E7" w14:paraId="51B30BBA" w14:textId="77777777" w:rsidTr="00E67A1D">
        <w:trPr>
          <w:trHeight w:val="3527"/>
        </w:trPr>
        <w:tc>
          <w:tcPr>
            <w:tcW w:w="895" w:type="dxa"/>
          </w:tcPr>
          <w:p w14:paraId="7790F6CA"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1710" w:type="dxa"/>
          </w:tcPr>
          <w:p w14:paraId="0F5895A7"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1530" w:type="dxa"/>
          </w:tcPr>
          <w:p w14:paraId="5471DB4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c>
          <w:tcPr>
            <w:tcW w:w="3780" w:type="dxa"/>
          </w:tcPr>
          <w:p w14:paraId="2EF6ABD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1530" w:type="dxa"/>
          </w:tcPr>
          <w:p w14:paraId="482BC1B5"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has made use of deep learning approaches to handle the problem, however with respect to the domain </w:t>
            </w:r>
            <w:proofErr w:type="spellStart"/>
            <w:r w:rsidRPr="006B11E7">
              <w:rPr>
                <w:rFonts w:ascii="Times New Roman" w:hAnsi="Times New Roman" w:cs="Times New Roman"/>
                <w:color w:val="000000" w:themeColor="text1"/>
                <w:sz w:val="24"/>
                <w:szCs w:val="24"/>
              </w:rPr>
              <w:t>its</w:t>
            </w:r>
            <w:proofErr w:type="spellEnd"/>
            <w:r w:rsidRPr="006B11E7">
              <w:rPr>
                <w:rFonts w:ascii="Times New Roman" w:hAnsi="Times New Roman" w:cs="Times New Roman"/>
                <w:color w:val="000000" w:themeColor="text1"/>
                <w:sz w:val="24"/>
                <w:szCs w:val="24"/>
              </w:rPr>
              <w:t xml:space="preserve"> not practical to use in production since real time trained is not yet implemented</w:t>
            </w:r>
          </w:p>
        </w:tc>
      </w:tr>
      <w:tr w:rsidR="00F829CB" w:rsidRPr="006B11E7" w14:paraId="4EE2E6C4" w14:textId="77777777" w:rsidTr="00E67A1D">
        <w:trPr>
          <w:trHeight w:val="399"/>
        </w:trPr>
        <w:tc>
          <w:tcPr>
            <w:tcW w:w="895" w:type="dxa"/>
          </w:tcPr>
          <w:p w14:paraId="5CD5C9A4"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1710" w:type="dxa"/>
          </w:tcPr>
          <w:p w14:paraId="10A58813"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1530" w:type="dxa"/>
          </w:tcPr>
          <w:p w14:paraId="3961FF2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NA</w:t>
            </w:r>
          </w:p>
        </w:tc>
        <w:tc>
          <w:tcPr>
            <w:tcW w:w="3780" w:type="dxa"/>
          </w:tcPr>
          <w:p w14:paraId="7F86EC49"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xperimenting with RNN based models’ architectures, working with pre-trained transformer-based model architectures. Finally, using evaluation metrics such as BLEU and ROUGE to evaluate the models.</w:t>
            </w:r>
          </w:p>
        </w:tc>
        <w:tc>
          <w:tcPr>
            <w:tcW w:w="1530" w:type="dxa"/>
          </w:tcPr>
          <w:p w14:paraId="76239A49"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author has experimented with the advanced deep learning approaches but failed to tune the hyperparameters for better result.</w:t>
            </w:r>
          </w:p>
        </w:tc>
      </w:tr>
    </w:tbl>
    <w:p w14:paraId="4F3F5B18" w14:textId="0BB93A0A" w:rsidR="00F829CB" w:rsidRPr="005E2676" w:rsidRDefault="00F829CB" w:rsidP="008866F5">
      <w:pPr>
        <w:pStyle w:val="Heading1"/>
        <w:spacing w:line="360" w:lineRule="auto"/>
        <w:rPr>
          <w:rFonts w:cs="Times New Roman"/>
          <w:szCs w:val="32"/>
        </w:rPr>
      </w:pPr>
      <w:bookmarkStart w:id="22" w:name="_Toc117031197"/>
      <w:bookmarkStart w:id="23" w:name="_Toc117679925"/>
      <w:r w:rsidRPr="005E2676">
        <w:rPr>
          <w:rFonts w:cs="Times New Roman"/>
          <w:szCs w:val="32"/>
        </w:rPr>
        <w:lastRenderedPageBreak/>
        <w:t>6. RESEARCH GAP</w:t>
      </w:r>
      <w:bookmarkEnd w:id="22"/>
      <w:bookmarkEnd w:id="23"/>
    </w:p>
    <w:p w14:paraId="4C96860E" w14:textId="24B2442A"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 doesn’t identify for the need of using advanced deep learning approaches to improve the performance of text summarization for this domain over traditional machine learning approach.</w:t>
      </w:r>
    </w:p>
    <w:p w14:paraId="5142475C" w14:textId="3C253F12" w:rsidR="00F829CB" w:rsidRPr="008866F5"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p>
    <w:p w14:paraId="76B86B7C" w14:textId="77777777" w:rsidR="00F829CB" w:rsidRPr="005E2676" w:rsidRDefault="00F829CB" w:rsidP="009774B4">
      <w:pPr>
        <w:pStyle w:val="Heading1"/>
        <w:spacing w:before="0" w:line="360" w:lineRule="auto"/>
        <w:rPr>
          <w:rFonts w:cs="Times New Roman"/>
          <w:szCs w:val="32"/>
        </w:rPr>
      </w:pPr>
      <w:bookmarkStart w:id="24" w:name="_Toc117031198"/>
      <w:bookmarkStart w:id="25" w:name="_Toc117679926"/>
      <w:r w:rsidRPr="005E2676">
        <w:rPr>
          <w:rFonts w:cs="Times New Roman"/>
          <w:szCs w:val="32"/>
        </w:rPr>
        <w:t>7. RESEARCH CONTRIBUTION</w:t>
      </w:r>
      <w:bookmarkEnd w:id="24"/>
      <w:bookmarkEnd w:id="25"/>
    </w:p>
    <w:p w14:paraId="1C0076CD"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58DA4899" w14:textId="77777777" w:rsidR="00F829CB" w:rsidRPr="006B11E7" w:rsidRDefault="00F829CB" w:rsidP="009774B4">
      <w:pPr>
        <w:pStyle w:val="Heading2"/>
        <w:spacing w:line="360" w:lineRule="auto"/>
        <w:rPr>
          <w:rFonts w:ascii="Times New Roman" w:hAnsi="Times New Roman" w:cs="Times New Roman"/>
          <w:b/>
          <w:color w:val="6F1515"/>
          <w:sz w:val="28"/>
          <w:szCs w:val="28"/>
        </w:rPr>
      </w:pPr>
      <w:bookmarkStart w:id="26" w:name="_Toc117031199"/>
      <w:bookmarkStart w:id="27" w:name="_Toc117679927"/>
      <w:r w:rsidRPr="006B11E7">
        <w:rPr>
          <w:rFonts w:ascii="Times New Roman" w:hAnsi="Times New Roman" w:cs="Times New Roman"/>
          <w:b/>
          <w:color w:val="6F1515"/>
          <w:sz w:val="28"/>
          <w:szCs w:val="28"/>
        </w:rPr>
        <w:t>7.1. Technological Contribution</w:t>
      </w:r>
      <w:bookmarkEnd w:id="26"/>
      <w:bookmarkEnd w:id="27"/>
    </w:p>
    <w:p w14:paraId="49200347" w14:textId="133DDEB6"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There are various deep learning techniques that can be used to handle abstractive text summarization, however with respect to previous researches done,</w:t>
      </w:r>
      <w:r w:rsidR="00AA4EE8">
        <w:rPr>
          <w:rFonts w:ascii="Times New Roman" w:hAnsi="Times New Roman" w:cs="Times New Roman"/>
          <w:color w:val="000000" w:themeColor="text1"/>
          <w:sz w:val="24"/>
          <w:szCs w:val="28"/>
        </w:rPr>
        <w:t xml:space="preserve"> </w:t>
      </w:r>
      <w:r w:rsidR="00AA4EE8">
        <w:rPr>
          <w:rFonts w:ascii="Times New Roman" w:hAnsi="Times New Roman" w:cs="Times New Roman"/>
          <w:color w:val="000000" w:themeColor="text1"/>
          <w:sz w:val="24"/>
          <w:szCs w:val="28"/>
        </w:rPr>
        <w:fldChar w:fldCharType="begin"/>
      </w:r>
      <w:r w:rsidR="00222ECF">
        <w:rPr>
          <w:rFonts w:ascii="Times New Roman" w:hAnsi="Times New Roman" w:cs="Times New Roman"/>
          <w:color w:val="000000" w:themeColor="text1"/>
          <w:sz w:val="24"/>
          <w:szCs w:val="28"/>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00AA4EE8">
        <w:rPr>
          <w:rFonts w:ascii="Times New Roman" w:hAnsi="Times New Roman" w:cs="Times New Roman"/>
          <w:color w:val="000000" w:themeColor="text1"/>
          <w:sz w:val="24"/>
          <w:szCs w:val="28"/>
        </w:rPr>
        <w:fldChar w:fldCharType="separate"/>
      </w:r>
      <w:r w:rsidR="00222ECF" w:rsidRPr="00222ECF">
        <w:rPr>
          <w:rFonts w:ascii="Times New Roman" w:hAnsi="Times New Roman" w:cs="Times New Roman"/>
          <w:sz w:val="24"/>
        </w:rPr>
        <w:t>(Zhang, Xu and Wang, 2019)</w:t>
      </w:r>
      <w:r w:rsidR="00AA4EE8">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it is found that </w:t>
      </w:r>
      <w:r w:rsidRPr="006B11E7">
        <w:rPr>
          <w:rFonts w:ascii="Times New Roman" w:hAnsi="Times New Roman" w:cs="Times New Roman"/>
          <w:b/>
          <w:i/>
          <w:color w:val="000000" w:themeColor="text1"/>
          <w:sz w:val="24"/>
          <w:szCs w:val="28"/>
        </w:rPr>
        <w:t>transformers</w:t>
      </w:r>
      <w:r w:rsidRPr="006B11E7">
        <w:rPr>
          <w:rFonts w:ascii="Times New Roman" w:hAnsi="Times New Roman" w:cs="Times New Roman"/>
          <w:color w:val="000000" w:themeColor="text1"/>
          <w:sz w:val="24"/>
          <w:szCs w:val="28"/>
        </w:rPr>
        <w:t xml:space="preserve"> outperform most of the other deep learning approaches as of today but there was no more research on optimizing them for a much better performance.  </w:t>
      </w:r>
    </w:p>
    <w:p w14:paraId="6C2A91A2" w14:textId="67EC11D5"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This research will be focused on getting the best optimized transformer architecture from few of the top tier existing pre-trained model by fine-tuning and performing hyperparameter optimization</w:t>
      </w:r>
      <w:r w:rsidR="00222ECF">
        <w:rPr>
          <w:rFonts w:ascii="Times New Roman" w:hAnsi="Times New Roman" w:cs="Times New Roman"/>
          <w:color w:val="000000" w:themeColor="text1"/>
          <w:sz w:val="24"/>
          <w:szCs w:val="28"/>
        </w:rPr>
        <w:t xml:space="preserve"> </w:t>
      </w:r>
      <w:r w:rsidR="00222ECF">
        <w:rPr>
          <w:rFonts w:ascii="Times New Roman" w:hAnsi="Times New Roman" w:cs="Times New Roman"/>
          <w:color w:val="000000" w:themeColor="text1"/>
          <w:sz w:val="24"/>
          <w:szCs w:val="28"/>
        </w:rPr>
        <w:fldChar w:fldCharType="begin"/>
      </w:r>
      <w:r w:rsidR="00222ECF">
        <w:rPr>
          <w:rFonts w:ascii="Times New Roman" w:hAnsi="Times New Roman" w:cs="Times New Roman"/>
          <w:color w:val="000000" w:themeColor="text1"/>
          <w:sz w:val="24"/>
          <w:szCs w:val="28"/>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222ECF">
        <w:rPr>
          <w:rFonts w:ascii="Times New Roman" w:hAnsi="Times New Roman" w:cs="Times New Roman"/>
          <w:color w:val="000000" w:themeColor="text1"/>
          <w:sz w:val="24"/>
          <w:szCs w:val="28"/>
        </w:rPr>
        <w:fldChar w:fldCharType="separate"/>
      </w:r>
      <w:r w:rsidR="00222ECF" w:rsidRPr="00222ECF">
        <w:rPr>
          <w:rFonts w:ascii="Times New Roman" w:hAnsi="Times New Roman" w:cs="Times New Roman"/>
          <w:sz w:val="24"/>
        </w:rPr>
        <w:t>(Liu and Wang, 2021)</w:t>
      </w:r>
      <w:r w:rsidR="00222ECF">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therefore we are able to maximize the performance of the recommended architecture. Additionally, it is believed that this study approach could be utilized in any field that utilizes abstractive text summarization transformers.</w:t>
      </w:r>
    </w:p>
    <w:p w14:paraId="3821E1B2" w14:textId="77777777" w:rsidR="00F829CB" w:rsidRPr="006B11E7" w:rsidRDefault="00F829CB" w:rsidP="009774B4">
      <w:pPr>
        <w:pStyle w:val="Heading2"/>
        <w:spacing w:line="360" w:lineRule="auto"/>
        <w:rPr>
          <w:rFonts w:ascii="Times New Roman" w:hAnsi="Times New Roman" w:cs="Times New Roman"/>
          <w:b/>
          <w:color w:val="6F1515"/>
          <w:sz w:val="28"/>
          <w:szCs w:val="28"/>
        </w:rPr>
      </w:pPr>
      <w:bookmarkStart w:id="28" w:name="_Toc117031200"/>
      <w:bookmarkStart w:id="29" w:name="_Toc117679928"/>
      <w:r w:rsidRPr="006B11E7">
        <w:rPr>
          <w:rFonts w:ascii="Times New Roman" w:hAnsi="Times New Roman" w:cs="Times New Roman"/>
          <w:b/>
          <w:color w:val="6F1515"/>
          <w:sz w:val="28"/>
          <w:szCs w:val="28"/>
        </w:rPr>
        <w:t>7.2. Domain Contribution</w:t>
      </w:r>
      <w:bookmarkEnd w:id="28"/>
      <w:bookmarkEnd w:id="29"/>
    </w:p>
    <w:p w14:paraId="06DC4E99"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 xml:space="preserve">(Mahajan </w:t>
      </w:r>
      <w:r w:rsidRPr="006B11E7">
        <w:rPr>
          <w:rFonts w:ascii="Times New Roman" w:hAnsi="Times New Roman" w:cs="Times New Roman"/>
          <w:sz w:val="24"/>
        </w:rPr>
        <w:lastRenderedPageBreak/>
        <w:t>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4CBFEA65"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799001F9" w14:textId="77777777" w:rsidR="00F829CB" w:rsidRPr="005E2676" w:rsidRDefault="00F829CB" w:rsidP="008866F5">
      <w:pPr>
        <w:pStyle w:val="Heading1"/>
        <w:spacing w:before="0" w:line="360" w:lineRule="auto"/>
        <w:rPr>
          <w:rFonts w:cs="Times New Roman"/>
          <w:szCs w:val="32"/>
        </w:rPr>
      </w:pPr>
      <w:bookmarkStart w:id="30" w:name="_Toc117031201"/>
      <w:bookmarkStart w:id="31" w:name="_Toc117679929"/>
      <w:r w:rsidRPr="005E2676">
        <w:rPr>
          <w:rFonts w:cs="Times New Roman"/>
          <w:szCs w:val="32"/>
        </w:rPr>
        <w:t>8. RESEARCH CHALLENGE</w:t>
      </w:r>
      <w:bookmarkEnd w:id="30"/>
      <w:bookmarkEnd w:id="31"/>
    </w:p>
    <w:p w14:paraId="24A8B322"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optimized transformer architectures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Therefore, finding the most recommended transformer architecture along with the optimal parameters becomes a challenge with very less resources to look up to. </w:t>
      </w:r>
    </w:p>
    <w:p w14:paraId="2CDA6B9A" w14:textId="7F1BF68D" w:rsidR="00F829CB" w:rsidRPr="008866F5"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Additionally, identifying suitable datasets for this domain (Movie Reviews Summarization) is challenging and necessitates a substantial amount of effort in data preprocessing where it is important since we are dealing with NLP and performance optimization related domain.</w:t>
      </w:r>
    </w:p>
    <w:p w14:paraId="525ED074" w14:textId="77777777" w:rsidR="00F829CB" w:rsidRPr="005E2676" w:rsidRDefault="00F829CB" w:rsidP="008866F5">
      <w:pPr>
        <w:pStyle w:val="Heading1"/>
        <w:spacing w:before="0" w:line="360" w:lineRule="auto"/>
        <w:rPr>
          <w:rFonts w:cs="Times New Roman"/>
          <w:szCs w:val="32"/>
        </w:rPr>
      </w:pPr>
      <w:bookmarkStart w:id="32" w:name="_Toc117031202"/>
      <w:bookmarkStart w:id="33" w:name="_Toc117679930"/>
      <w:r w:rsidRPr="005E2676">
        <w:rPr>
          <w:rFonts w:cs="Times New Roman"/>
          <w:szCs w:val="32"/>
        </w:rPr>
        <w:t>9. RESEARCH QUESTIONS</w:t>
      </w:r>
      <w:bookmarkEnd w:id="32"/>
      <w:bookmarkEnd w:id="33"/>
    </w:p>
    <w:p w14:paraId="1A6FE65B" w14:textId="77777777" w:rsidR="00F829CB" w:rsidRPr="006B11E7" w:rsidRDefault="00F829CB" w:rsidP="00F829CB">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1</w:t>
      </w:r>
      <w:r w:rsidRPr="006B11E7">
        <w:rPr>
          <w:rFonts w:ascii="Times New Roman" w:hAnsi="Times New Roman" w:cs="Times New Roman"/>
          <w:b/>
          <w:color w:val="000000" w:themeColor="text1"/>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51E50055" w14:textId="77777777" w:rsidR="00F829CB" w:rsidRPr="006B11E7" w:rsidRDefault="00F829CB" w:rsidP="00F829CB">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2</w:t>
      </w:r>
      <w:r w:rsidRPr="006B11E7">
        <w:rPr>
          <w:rFonts w:ascii="Times New Roman" w:hAnsi="Times New Roman" w:cs="Times New Roman"/>
          <w:b/>
          <w:color w:val="000000" w:themeColor="text1"/>
          <w:sz w:val="24"/>
          <w:szCs w:val="24"/>
        </w:rPr>
        <w:t>:</w:t>
      </w:r>
      <w:r w:rsidRPr="006B11E7">
        <w:rPr>
          <w:rFonts w:ascii="Times New Roman" w:hAnsi="Times New Roman" w:cs="Times New Roman"/>
          <w:color w:val="000000" w:themeColor="text1"/>
          <w:sz w:val="24"/>
          <w:szCs w:val="24"/>
        </w:rPr>
        <w:t xml:space="preserve"> How can a pretrained transformer architecture be fine-tuned to get the optimal hyper parameters?</w:t>
      </w:r>
    </w:p>
    <w:p w14:paraId="594A9D76" w14:textId="77777777" w:rsidR="00F829CB" w:rsidRPr="006B11E7" w:rsidRDefault="00F829CB" w:rsidP="00F829CB">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3</w:t>
      </w:r>
      <w:r w:rsidRPr="006B11E7">
        <w:rPr>
          <w:rFonts w:ascii="Times New Roman" w:hAnsi="Times New Roman" w:cs="Times New Roman"/>
          <w:b/>
          <w:color w:val="000000" w:themeColor="text1"/>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45D87A1A" w14:textId="502C17A6" w:rsidR="00F829CB" w:rsidRPr="008866F5" w:rsidRDefault="00F829CB" w:rsidP="008866F5">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4</w:t>
      </w:r>
      <w:r w:rsidRPr="006B11E7">
        <w:rPr>
          <w:rFonts w:ascii="Times New Roman" w:hAnsi="Times New Roman" w:cs="Times New Roman"/>
          <w:b/>
          <w:color w:val="000000" w:themeColor="text1"/>
          <w:sz w:val="24"/>
          <w:szCs w:val="24"/>
        </w:rPr>
        <w:t>:</w:t>
      </w:r>
      <w:r w:rsidRPr="006B11E7">
        <w:rPr>
          <w:rFonts w:ascii="Times New Roman" w:hAnsi="Times New Roman" w:cs="Times New Roman"/>
          <w:color w:val="000000" w:themeColor="text1"/>
          <w:sz w:val="24"/>
          <w:szCs w:val="24"/>
        </w:rPr>
        <w:t xml:space="preserve"> What expected metadata and data format to be required from the dataset as for the transformers?</w:t>
      </w:r>
    </w:p>
    <w:p w14:paraId="1CD105F9" w14:textId="77777777" w:rsidR="00F829CB" w:rsidRPr="005E2676" w:rsidRDefault="00F829CB" w:rsidP="009774B4">
      <w:pPr>
        <w:pStyle w:val="Heading1"/>
        <w:spacing w:before="0" w:line="360" w:lineRule="auto"/>
        <w:rPr>
          <w:rFonts w:cs="Times New Roman"/>
          <w:szCs w:val="32"/>
        </w:rPr>
      </w:pPr>
      <w:bookmarkStart w:id="34" w:name="_Toc117031203"/>
      <w:bookmarkStart w:id="35" w:name="_Toc117679931"/>
      <w:r w:rsidRPr="005E2676">
        <w:rPr>
          <w:rFonts w:cs="Times New Roman"/>
          <w:szCs w:val="32"/>
        </w:rPr>
        <w:lastRenderedPageBreak/>
        <w:t>10. RESEARCH AIM</w:t>
      </w:r>
      <w:bookmarkEnd w:id="34"/>
      <w:bookmarkEnd w:id="35"/>
    </w:p>
    <w:p w14:paraId="19DEE2B9" w14:textId="50BC8680" w:rsidR="00F829CB" w:rsidRPr="006B11E7" w:rsidRDefault="00F829CB" w:rsidP="00F829CB">
      <w:pPr>
        <w:spacing w:line="360" w:lineRule="auto"/>
        <w:jc w:val="both"/>
        <w:rPr>
          <w:rFonts w:ascii="Times New Roman" w:hAnsi="Times New Roman" w:cs="Times New Roman"/>
          <w:b/>
          <w:i/>
          <w:color w:val="000000" w:themeColor="text1"/>
          <w:sz w:val="24"/>
          <w:szCs w:val="24"/>
        </w:rPr>
      </w:pPr>
      <w:r w:rsidRPr="006B11E7">
        <w:rPr>
          <w:rFonts w:ascii="Times New Roman" w:hAnsi="Times New Roman" w:cs="Times New Roman"/>
          <w:b/>
          <w:i/>
          <w:color w:val="000000" w:themeColor="text1"/>
          <w:sz w:val="24"/>
          <w:szCs w:val="24"/>
        </w:rPr>
        <w:t xml:space="preserve">The aim of this research is to </w:t>
      </w:r>
      <w:r w:rsidR="00222ECF">
        <w:rPr>
          <w:rFonts w:ascii="Times New Roman" w:hAnsi="Times New Roman" w:cs="Times New Roman"/>
          <w:b/>
          <w:i/>
          <w:color w:val="000000" w:themeColor="text1"/>
          <w:sz w:val="24"/>
          <w:szCs w:val="24"/>
        </w:rPr>
        <w:t>design, develop and evaluate</w:t>
      </w:r>
      <w:r w:rsidRPr="006B11E7">
        <w:rPr>
          <w:rFonts w:ascii="Times New Roman" w:hAnsi="Times New Roman" w:cs="Times New Roman"/>
          <w:b/>
          <w:i/>
          <w:color w:val="000000" w:themeColor="text1"/>
          <w:sz w:val="24"/>
          <w:szCs w:val="24"/>
        </w:rPr>
        <w:t xml:space="preserve"> the most optimized transformer architecture from a range of popularly used architectures by fine-tuning via hyperparameter optimization, therefore obtaining the recommended architecture's optimum performance for</w:t>
      </w:r>
      <w:r w:rsidR="00222ECF">
        <w:rPr>
          <w:rFonts w:ascii="Times New Roman" w:hAnsi="Times New Roman" w:cs="Times New Roman"/>
          <w:b/>
          <w:i/>
          <w:color w:val="000000" w:themeColor="text1"/>
          <w:sz w:val="24"/>
          <w:szCs w:val="24"/>
        </w:rPr>
        <w:t xml:space="preserve"> generalized</w:t>
      </w:r>
      <w:r w:rsidRPr="006B11E7">
        <w:rPr>
          <w:rFonts w:ascii="Times New Roman" w:hAnsi="Times New Roman" w:cs="Times New Roman"/>
          <w:b/>
          <w:i/>
          <w:color w:val="000000" w:themeColor="text1"/>
          <w:sz w:val="24"/>
          <w:szCs w:val="24"/>
        </w:rPr>
        <w:t xml:space="preserve"> abstractive text summarization. </w:t>
      </w:r>
    </w:p>
    <w:p w14:paraId="16AC8EB4"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o further explain the objective, a fully working system that can be utilized to execute abstractive text summarizing based on the movie review provided as input will be created by this research project. The quality of the resulting text summary or performance optimization will be the main points of emphasis. To get the best result, the usage of data preparation, data analysis, conducting hyperparameter tuning, and evaluating the models will be investigated.</w:t>
      </w:r>
    </w:p>
    <w:p w14:paraId="74EB4B6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01B8C195" w14:textId="77777777" w:rsidR="00F829CB" w:rsidRPr="005E2676" w:rsidRDefault="00F829CB" w:rsidP="008866F5">
      <w:pPr>
        <w:pStyle w:val="Heading1"/>
        <w:spacing w:before="0" w:line="360" w:lineRule="auto"/>
        <w:rPr>
          <w:rFonts w:cs="Times New Roman"/>
          <w:szCs w:val="32"/>
        </w:rPr>
      </w:pPr>
      <w:bookmarkStart w:id="36" w:name="_Toc117031204"/>
      <w:bookmarkStart w:id="37" w:name="_Toc117679932"/>
      <w:r w:rsidRPr="005E2676">
        <w:rPr>
          <w:rFonts w:cs="Times New Roman"/>
          <w:szCs w:val="32"/>
        </w:rPr>
        <w:t>11. RESEARCH OBJECTIVES</w:t>
      </w:r>
      <w:bookmarkEnd w:id="36"/>
      <w:bookmarkEnd w:id="37"/>
    </w:p>
    <w:p w14:paraId="67F8B10D" w14:textId="5EC4039E" w:rsidR="00F829CB" w:rsidRPr="008F4053" w:rsidRDefault="00F829CB" w:rsidP="008F4053">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completion of the resulting research objectives is expected to fulfill the aims and provide answers to the research questions listed above. These goals are benchmarks that must be achieved for the research to be considered successful.</w:t>
      </w:r>
    </w:p>
    <w:p w14:paraId="229410C1" w14:textId="0FE9D076" w:rsidR="008F4053" w:rsidRPr="005E2676" w:rsidRDefault="008F4053" w:rsidP="008F4053">
      <w:pPr>
        <w:pStyle w:val="Caption"/>
        <w:keepNext/>
        <w:rPr>
          <w:color w:val="auto"/>
        </w:rPr>
      </w:pPr>
      <w:bookmarkStart w:id="38" w:name="_Toc117584437"/>
      <w:r w:rsidRPr="005E2676">
        <w:rPr>
          <w:color w:val="auto"/>
        </w:rPr>
        <w:t>Table</w:t>
      </w:r>
      <w:r w:rsidR="005E2676">
        <w:rPr>
          <w:color w:val="auto"/>
        </w:rPr>
        <w:t xml:space="preserve"> 11.1-</w:t>
      </w:r>
      <w:r w:rsidRPr="005E2676">
        <w:rPr>
          <w:color w:val="auto"/>
        </w:rPr>
        <w:t xml:space="preserve"> Research Objectives</w:t>
      </w:r>
      <w:bookmarkEnd w:id="38"/>
    </w:p>
    <w:tbl>
      <w:tblPr>
        <w:tblStyle w:val="TableGrid"/>
        <w:tblW w:w="9445" w:type="dxa"/>
        <w:tblLook w:val="04A0" w:firstRow="1" w:lastRow="0" w:firstColumn="1" w:lastColumn="0" w:noHBand="0" w:noVBand="1"/>
      </w:tblPr>
      <w:tblGrid>
        <w:gridCol w:w="1523"/>
        <w:gridCol w:w="6469"/>
        <w:gridCol w:w="723"/>
        <w:gridCol w:w="730"/>
      </w:tblGrid>
      <w:tr w:rsidR="00F829CB" w:rsidRPr="006B11E7" w14:paraId="63DF7D17" w14:textId="77777777" w:rsidTr="00762F7E">
        <w:tc>
          <w:tcPr>
            <w:tcW w:w="1523" w:type="dxa"/>
            <w:shd w:val="clear" w:color="auto" w:fill="F2F2F2" w:themeFill="background1" w:themeFillShade="F2"/>
          </w:tcPr>
          <w:p w14:paraId="4AAD3702"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Objective</w:t>
            </w:r>
          </w:p>
        </w:tc>
        <w:tc>
          <w:tcPr>
            <w:tcW w:w="6469" w:type="dxa"/>
            <w:shd w:val="clear" w:color="auto" w:fill="F2F2F2" w:themeFill="background1" w:themeFillShade="F2"/>
          </w:tcPr>
          <w:p w14:paraId="72242828"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Description</w:t>
            </w:r>
          </w:p>
        </w:tc>
        <w:tc>
          <w:tcPr>
            <w:tcW w:w="723" w:type="dxa"/>
            <w:shd w:val="clear" w:color="auto" w:fill="F2F2F2" w:themeFill="background1" w:themeFillShade="F2"/>
          </w:tcPr>
          <w:p w14:paraId="70257DF7"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LO</w:t>
            </w:r>
          </w:p>
        </w:tc>
        <w:tc>
          <w:tcPr>
            <w:tcW w:w="730" w:type="dxa"/>
            <w:shd w:val="clear" w:color="auto" w:fill="F2F2F2" w:themeFill="background1" w:themeFillShade="F2"/>
          </w:tcPr>
          <w:p w14:paraId="695E5B3F"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RQ</w:t>
            </w:r>
          </w:p>
        </w:tc>
      </w:tr>
      <w:tr w:rsidR="00F829CB" w:rsidRPr="006B11E7" w14:paraId="6FE51FD0" w14:textId="77777777" w:rsidTr="00E67A1D">
        <w:trPr>
          <w:trHeight w:val="1880"/>
        </w:trPr>
        <w:tc>
          <w:tcPr>
            <w:tcW w:w="1523" w:type="dxa"/>
          </w:tcPr>
          <w:p w14:paraId="0FCEC934" w14:textId="006E6D8B"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Literature </w:t>
            </w:r>
            <w:r w:rsidR="007D162A">
              <w:rPr>
                <w:rFonts w:ascii="Times New Roman" w:hAnsi="Times New Roman" w:cs="Times New Roman"/>
                <w:color w:val="000000" w:themeColor="text1"/>
                <w:sz w:val="24"/>
                <w:szCs w:val="24"/>
              </w:rPr>
              <w:t>Review</w:t>
            </w:r>
          </w:p>
        </w:tc>
        <w:tc>
          <w:tcPr>
            <w:tcW w:w="6469" w:type="dxa"/>
          </w:tcPr>
          <w:p w14:paraId="0B098E4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08A52BF1"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3937BB7"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0BFDFA0B"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296E345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03D9C35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tc>
        <w:tc>
          <w:tcPr>
            <w:tcW w:w="723" w:type="dxa"/>
          </w:tcPr>
          <w:p w14:paraId="5886C106" w14:textId="5187C063" w:rsidR="00F829CB" w:rsidRPr="006B11E7"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6</w:t>
            </w:r>
          </w:p>
        </w:tc>
        <w:tc>
          <w:tcPr>
            <w:tcW w:w="730" w:type="dxa"/>
          </w:tcPr>
          <w:p w14:paraId="44A7E6F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RQ1, </w:t>
            </w:r>
          </w:p>
          <w:p w14:paraId="78552949"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761DCA4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3</w:t>
            </w:r>
          </w:p>
        </w:tc>
      </w:tr>
      <w:tr w:rsidR="00F829CB" w:rsidRPr="006B11E7" w14:paraId="0E87AFBE" w14:textId="77777777" w:rsidTr="00E67A1D">
        <w:trPr>
          <w:trHeight w:val="3941"/>
        </w:trPr>
        <w:tc>
          <w:tcPr>
            <w:tcW w:w="1523" w:type="dxa"/>
          </w:tcPr>
          <w:p w14:paraId="440266A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quirement Analysis</w:t>
            </w:r>
          </w:p>
        </w:tc>
        <w:tc>
          <w:tcPr>
            <w:tcW w:w="6469" w:type="dxa"/>
          </w:tcPr>
          <w:p w14:paraId="2B29B4EB"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7A0E6C71"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1663196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2835ABC5" w14:textId="77777777"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72D30D23" w14:textId="4AC95103" w:rsidR="004B49D4" w:rsidRPr="006B11E7" w:rsidRDefault="004B49D4" w:rsidP="00F829CB">
            <w:pPr>
              <w:autoSpaceDE w:val="0"/>
              <w:autoSpaceDN w:val="0"/>
              <w:adjustRightInd w:val="0"/>
              <w:spacing w:line="360" w:lineRule="auto"/>
              <w:jc w:val="both"/>
              <w:rPr>
                <w:rFonts w:ascii="Times New Roman" w:hAnsi="Times New Roman" w:cs="Times New Roman"/>
                <w:color w:val="000000" w:themeColor="text1"/>
                <w:sz w:val="24"/>
                <w:szCs w:val="24"/>
              </w:rPr>
            </w:pPr>
          </w:p>
        </w:tc>
        <w:tc>
          <w:tcPr>
            <w:tcW w:w="723" w:type="dxa"/>
          </w:tcPr>
          <w:p w14:paraId="04146C89" w14:textId="77777777" w:rsidR="00F829CB"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541B0C6C" w14:textId="77777777" w:rsidR="00F1702C"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3,</w:t>
            </w:r>
          </w:p>
          <w:p w14:paraId="57464C64" w14:textId="77777777" w:rsidR="00F1702C"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6F2B6EC7" w14:textId="77777777" w:rsidR="00F1702C"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p w14:paraId="25ABEDCE" w14:textId="06185F17" w:rsidR="00F1702C" w:rsidRPr="006B11E7"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730" w:type="dxa"/>
          </w:tcPr>
          <w:p w14:paraId="4FCEB580"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4,</w:t>
            </w:r>
          </w:p>
          <w:p w14:paraId="4815DC25"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09AB5FD2"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1</w:t>
            </w:r>
          </w:p>
        </w:tc>
      </w:tr>
      <w:tr w:rsidR="00F829CB" w:rsidRPr="006B11E7" w14:paraId="7B298A4E" w14:textId="77777777" w:rsidTr="00762F7E">
        <w:tc>
          <w:tcPr>
            <w:tcW w:w="1523" w:type="dxa"/>
          </w:tcPr>
          <w:p w14:paraId="066DC533"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sign</w:t>
            </w:r>
          </w:p>
        </w:tc>
        <w:tc>
          <w:tcPr>
            <w:tcW w:w="6469" w:type="dxa"/>
          </w:tcPr>
          <w:p w14:paraId="3C32D958"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05C8D811"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0515C884"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FBA163E"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6CFBE6D" w14:textId="77777777"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p w14:paraId="10F41B66" w14:textId="4FD62ED7" w:rsidR="004B49D4" w:rsidRPr="006B11E7" w:rsidRDefault="004B49D4" w:rsidP="00F829CB">
            <w:pPr>
              <w:autoSpaceDE w:val="0"/>
              <w:autoSpaceDN w:val="0"/>
              <w:adjustRightInd w:val="0"/>
              <w:spacing w:line="360" w:lineRule="auto"/>
              <w:jc w:val="both"/>
              <w:rPr>
                <w:rFonts w:ascii="Times New Roman" w:hAnsi="Times New Roman" w:cs="Times New Roman"/>
                <w:color w:val="000000" w:themeColor="text1"/>
                <w:sz w:val="24"/>
                <w:szCs w:val="24"/>
              </w:rPr>
            </w:pPr>
          </w:p>
        </w:tc>
        <w:tc>
          <w:tcPr>
            <w:tcW w:w="723" w:type="dxa"/>
          </w:tcPr>
          <w:p w14:paraId="53EE1540" w14:textId="77777777" w:rsidR="00F829CB"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3,</w:t>
            </w:r>
          </w:p>
          <w:p w14:paraId="41823C40" w14:textId="77777777" w:rsidR="00F1702C"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47B0B910" w14:textId="32800964" w:rsidR="00F1702C" w:rsidRPr="006B11E7"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730" w:type="dxa"/>
          </w:tcPr>
          <w:p w14:paraId="61B86C8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tc>
      </w:tr>
      <w:tr w:rsidR="00F829CB" w:rsidRPr="006B11E7" w14:paraId="492EE7E8" w14:textId="77777777" w:rsidTr="00762F7E">
        <w:trPr>
          <w:trHeight w:val="1790"/>
        </w:trPr>
        <w:tc>
          <w:tcPr>
            <w:tcW w:w="1523" w:type="dxa"/>
          </w:tcPr>
          <w:p w14:paraId="03ABC2C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velopment</w:t>
            </w:r>
          </w:p>
        </w:tc>
        <w:tc>
          <w:tcPr>
            <w:tcW w:w="6469" w:type="dxa"/>
          </w:tcPr>
          <w:p w14:paraId="6362C00E" w14:textId="6B80B73C"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5E6EC79B"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5AEC5C13"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38952BC8"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3</w:t>
            </w:r>
            <w:r w:rsidRPr="006B11E7">
              <w:rPr>
                <w:rFonts w:ascii="Times New Roman" w:hAnsi="Times New Roman" w:cs="Times New Roman"/>
                <w:color w:val="000000" w:themeColor="text1"/>
                <w:sz w:val="24"/>
                <w:szCs w:val="24"/>
              </w:rPr>
              <w:t>: To develop the hyperparameter tuning component that handles all the top tier architectures assigned.</w:t>
            </w:r>
          </w:p>
          <w:p w14:paraId="4DBD5A31" w14:textId="104E96EE" w:rsidR="004B49D4"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To develop a component for the model evaluations for the measured hyperparameters</w:t>
            </w:r>
          </w:p>
        </w:tc>
        <w:tc>
          <w:tcPr>
            <w:tcW w:w="723" w:type="dxa"/>
          </w:tcPr>
          <w:p w14:paraId="525F3DE9" w14:textId="77777777" w:rsidR="00F829CB"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3,</w:t>
            </w:r>
          </w:p>
          <w:p w14:paraId="361025DB" w14:textId="77777777" w:rsidR="00F1702C"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59833C2B" w14:textId="3435452F" w:rsidR="00F1702C" w:rsidRPr="006B11E7"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730" w:type="dxa"/>
          </w:tcPr>
          <w:p w14:paraId="1AA82C7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40BDB754"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3</w:t>
            </w:r>
          </w:p>
        </w:tc>
      </w:tr>
      <w:tr w:rsidR="00F829CB" w:rsidRPr="006B11E7" w14:paraId="0F54F4B2" w14:textId="77777777" w:rsidTr="00E67A1D">
        <w:trPr>
          <w:trHeight w:val="3140"/>
        </w:trPr>
        <w:tc>
          <w:tcPr>
            <w:tcW w:w="1523" w:type="dxa"/>
          </w:tcPr>
          <w:p w14:paraId="278399AE"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on</w:t>
            </w:r>
          </w:p>
        </w:tc>
        <w:tc>
          <w:tcPr>
            <w:tcW w:w="6469" w:type="dxa"/>
          </w:tcPr>
          <w:p w14:paraId="1441830E" w14:textId="440277BA"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304D5E2B"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2322664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3" w:type="dxa"/>
          </w:tcPr>
          <w:p w14:paraId="36CF15B9" w14:textId="77777777"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4</w:t>
            </w:r>
            <w:r w:rsidR="00F1702C">
              <w:rPr>
                <w:rFonts w:ascii="Times New Roman" w:hAnsi="Times New Roman" w:cs="Times New Roman"/>
                <w:color w:val="000000" w:themeColor="text1"/>
                <w:sz w:val="24"/>
                <w:szCs w:val="24"/>
              </w:rPr>
              <w:t>,</w:t>
            </w:r>
          </w:p>
          <w:p w14:paraId="79BB40CE" w14:textId="64F17744" w:rsidR="00F1702C" w:rsidRPr="006B11E7"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730" w:type="dxa"/>
          </w:tcPr>
          <w:p w14:paraId="1FB21ED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3</w:t>
            </w:r>
          </w:p>
        </w:tc>
      </w:tr>
      <w:tr w:rsidR="00F829CB" w:rsidRPr="006B11E7" w14:paraId="2463EFD6" w14:textId="77777777" w:rsidTr="00E67A1D">
        <w:trPr>
          <w:trHeight w:val="1061"/>
        </w:trPr>
        <w:tc>
          <w:tcPr>
            <w:tcW w:w="1523" w:type="dxa"/>
          </w:tcPr>
          <w:p w14:paraId="493C100E"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ocumenting the progress</w:t>
            </w:r>
          </w:p>
        </w:tc>
        <w:tc>
          <w:tcPr>
            <w:tcW w:w="6469" w:type="dxa"/>
          </w:tcPr>
          <w:p w14:paraId="2040B630"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3" w:type="dxa"/>
          </w:tcPr>
          <w:p w14:paraId="6D9A25C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8, LO6</w:t>
            </w:r>
          </w:p>
        </w:tc>
        <w:tc>
          <w:tcPr>
            <w:tcW w:w="730" w:type="dxa"/>
          </w:tcPr>
          <w:p w14:paraId="4DA7408B" w14:textId="77777777" w:rsidR="00F829CB" w:rsidRPr="006B11E7" w:rsidRDefault="00F829CB" w:rsidP="00F829CB">
            <w:pPr>
              <w:autoSpaceDE w:val="0"/>
              <w:autoSpaceDN w:val="0"/>
              <w:adjustRightInd w:val="0"/>
              <w:spacing w:line="360" w:lineRule="auto"/>
              <w:jc w:val="center"/>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t>
            </w:r>
          </w:p>
        </w:tc>
      </w:tr>
      <w:tr w:rsidR="00F829CB" w:rsidRPr="006B11E7" w14:paraId="353AF270" w14:textId="77777777" w:rsidTr="00762F7E">
        <w:trPr>
          <w:trHeight w:val="944"/>
        </w:trPr>
        <w:tc>
          <w:tcPr>
            <w:tcW w:w="1523" w:type="dxa"/>
          </w:tcPr>
          <w:p w14:paraId="28F4A854"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ublish Findings</w:t>
            </w:r>
          </w:p>
        </w:tc>
        <w:tc>
          <w:tcPr>
            <w:tcW w:w="6469" w:type="dxa"/>
          </w:tcPr>
          <w:p w14:paraId="592C5755" w14:textId="2B9A1F06"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51F504B"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6D57FCC0"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05DDDB51" w14:textId="77777777"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p w14:paraId="638831BB" w14:textId="65263576" w:rsidR="004B49D4" w:rsidRPr="006B11E7" w:rsidRDefault="004B49D4" w:rsidP="00F829CB">
            <w:pPr>
              <w:autoSpaceDE w:val="0"/>
              <w:autoSpaceDN w:val="0"/>
              <w:adjustRightInd w:val="0"/>
              <w:spacing w:line="360" w:lineRule="auto"/>
              <w:jc w:val="both"/>
              <w:rPr>
                <w:rFonts w:ascii="Times New Roman" w:hAnsi="Times New Roman" w:cs="Times New Roman"/>
                <w:color w:val="000000" w:themeColor="text1"/>
                <w:sz w:val="24"/>
                <w:szCs w:val="24"/>
              </w:rPr>
            </w:pPr>
          </w:p>
        </w:tc>
        <w:tc>
          <w:tcPr>
            <w:tcW w:w="723" w:type="dxa"/>
          </w:tcPr>
          <w:p w14:paraId="7AE8C6F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4,</w:t>
            </w:r>
          </w:p>
          <w:p w14:paraId="4F270C56"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8</w:t>
            </w:r>
          </w:p>
        </w:tc>
        <w:tc>
          <w:tcPr>
            <w:tcW w:w="730" w:type="dxa"/>
          </w:tcPr>
          <w:p w14:paraId="28112812" w14:textId="77777777" w:rsidR="00F829CB" w:rsidRPr="006B11E7" w:rsidRDefault="00F829CB" w:rsidP="00F829CB">
            <w:pPr>
              <w:autoSpaceDE w:val="0"/>
              <w:autoSpaceDN w:val="0"/>
              <w:adjustRightInd w:val="0"/>
              <w:spacing w:line="360" w:lineRule="auto"/>
              <w:jc w:val="center"/>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t>
            </w:r>
          </w:p>
        </w:tc>
      </w:tr>
    </w:tbl>
    <w:p w14:paraId="65E87905" w14:textId="77777777" w:rsidR="004B49D4" w:rsidRPr="004B49D4" w:rsidRDefault="004B49D4" w:rsidP="004B49D4">
      <w:bookmarkStart w:id="39" w:name="_Toc117031205"/>
    </w:p>
    <w:p w14:paraId="06B17154" w14:textId="77777777" w:rsidR="004B49D4" w:rsidRDefault="004B49D4">
      <w:pPr>
        <w:rPr>
          <w:rFonts w:ascii="Times New Roman" w:eastAsiaTheme="majorEastAsia" w:hAnsi="Times New Roman" w:cs="Times New Roman"/>
          <w:b/>
          <w:color w:val="6F1515"/>
          <w:sz w:val="32"/>
          <w:szCs w:val="32"/>
        </w:rPr>
      </w:pPr>
      <w:r>
        <w:rPr>
          <w:rFonts w:cs="Times New Roman"/>
          <w:szCs w:val="32"/>
        </w:rPr>
        <w:br w:type="page"/>
      </w:r>
    </w:p>
    <w:p w14:paraId="3173797F" w14:textId="545CC9AA" w:rsidR="00F829CB" w:rsidRPr="009015A0" w:rsidRDefault="00F829CB" w:rsidP="008866F5">
      <w:pPr>
        <w:pStyle w:val="Heading1"/>
        <w:spacing w:line="360" w:lineRule="auto"/>
        <w:rPr>
          <w:rFonts w:cs="Times New Roman"/>
          <w:szCs w:val="32"/>
        </w:rPr>
      </w:pPr>
      <w:bookmarkStart w:id="40" w:name="_Toc117679933"/>
      <w:r w:rsidRPr="009015A0">
        <w:rPr>
          <w:rFonts w:cs="Times New Roman"/>
          <w:szCs w:val="32"/>
        </w:rPr>
        <w:lastRenderedPageBreak/>
        <w:t>12. PROJECT SCOPE</w:t>
      </w:r>
      <w:bookmarkEnd w:id="39"/>
      <w:bookmarkEnd w:id="40"/>
    </w:p>
    <w:p w14:paraId="3608C99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aim of this project to maximize transformers optimization by hyperparameter tuning, given below are the following scope details for the project objectives to be achieved, along with the review of existing solutions and with the time period taken into consideration.</w:t>
      </w:r>
    </w:p>
    <w:p w14:paraId="0A297DA5" w14:textId="77777777" w:rsidR="00F829CB" w:rsidRPr="006B11E7" w:rsidRDefault="00F829CB" w:rsidP="008866F5">
      <w:pPr>
        <w:pStyle w:val="Heading2"/>
        <w:spacing w:line="360" w:lineRule="auto"/>
        <w:rPr>
          <w:rFonts w:ascii="Times New Roman" w:hAnsi="Times New Roman" w:cs="Times New Roman"/>
          <w:b/>
          <w:color w:val="6F1515"/>
          <w:sz w:val="28"/>
          <w:szCs w:val="28"/>
        </w:rPr>
      </w:pPr>
      <w:bookmarkStart w:id="41" w:name="_Toc117031206"/>
      <w:bookmarkStart w:id="42" w:name="_Toc117679934"/>
      <w:r w:rsidRPr="006B11E7">
        <w:rPr>
          <w:rFonts w:ascii="Times New Roman" w:hAnsi="Times New Roman" w:cs="Times New Roman"/>
          <w:b/>
          <w:color w:val="6F1515"/>
          <w:sz w:val="28"/>
          <w:szCs w:val="28"/>
        </w:rPr>
        <w:t>12.1.  In-Scope</w:t>
      </w:r>
      <w:bookmarkEnd w:id="41"/>
      <w:bookmarkEnd w:id="42"/>
    </w:p>
    <w:p w14:paraId="74C5DEBB" w14:textId="77777777" w:rsidR="00F829CB" w:rsidRPr="006B11E7" w:rsidRDefault="00F829CB" w:rsidP="00F829CB">
      <w:pPr>
        <w:spacing w:line="24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project's scope is as follows:</w:t>
      </w:r>
    </w:p>
    <w:p w14:paraId="65FEAA30"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Recreating a usable dataset for the project</w:t>
      </w:r>
      <w:r w:rsidRPr="006B11E7">
        <w:rPr>
          <w:rFonts w:ascii="Times New Roman" w:hAnsi="Times New Roman" w:cs="Times New Roman"/>
          <w:color w:val="000000" w:themeColor="text1"/>
          <w:sz w:val="24"/>
          <w:szCs w:val="24"/>
        </w:rPr>
        <w:t xml:space="preserve"> – Reconstructing the dataset to a format structure which can be used for model training.</w:t>
      </w:r>
    </w:p>
    <w:p w14:paraId="75D3CFD2"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59D8AA1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680134E6"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11575CE2"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5F931135" w14:textId="77777777" w:rsidR="00F829CB" w:rsidRPr="006B11E7" w:rsidRDefault="00F829CB" w:rsidP="005964EA">
      <w:pPr>
        <w:pStyle w:val="Heading2"/>
        <w:spacing w:line="360" w:lineRule="auto"/>
        <w:rPr>
          <w:rFonts w:ascii="Times New Roman" w:hAnsi="Times New Roman" w:cs="Times New Roman"/>
          <w:b/>
          <w:color w:val="6F1515"/>
          <w:sz w:val="28"/>
          <w:szCs w:val="28"/>
        </w:rPr>
      </w:pPr>
      <w:bookmarkStart w:id="43" w:name="_Toc117031207"/>
      <w:bookmarkStart w:id="44" w:name="_Toc117679935"/>
      <w:r w:rsidRPr="006B11E7">
        <w:rPr>
          <w:rFonts w:ascii="Times New Roman" w:hAnsi="Times New Roman" w:cs="Times New Roman"/>
          <w:b/>
          <w:color w:val="6F1515"/>
          <w:sz w:val="28"/>
          <w:szCs w:val="28"/>
        </w:rPr>
        <w:t>12.2. Out-Scope</w:t>
      </w:r>
      <w:bookmarkEnd w:id="43"/>
      <w:bookmarkEnd w:id="44"/>
    </w:p>
    <w:p w14:paraId="2808068E" w14:textId="77777777" w:rsidR="00F829CB" w:rsidRPr="006B11E7" w:rsidRDefault="00F829CB" w:rsidP="00F829CB">
      <w:pPr>
        <w:spacing w:line="24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project will not include the followings:</w:t>
      </w:r>
    </w:p>
    <w:p w14:paraId="56F0496E"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07609208" w14:textId="4A5DE20B" w:rsidR="004B49D4" w:rsidRPr="004B49D4" w:rsidRDefault="00F829CB" w:rsidP="004B49D4">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bookmarkStart w:id="45" w:name="_Toc117031208"/>
    </w:p>
    <w:p w14:paraId="66C1C516" w14:textId="77777777" w:rsidR="004B49D4" w:rsidRDefault="004B49D4">
      <w:pPr>
        <w:rPr>
          <w:rFonts w:ascii="Times New Roman" w:eastAsiaTheme="majorEastAsia" w:hAnsi="Times New Roman" w:cs="Times New Roman"/>
          <w:b/>
          <w:color w:val="6F1515"/>
          <w:sz w:val="32"/>
          <w:szCs w:val="32"/>
        </w:rPr>
      </w:pPr>
      <w:r>
        <w:rPr>
          <w:rFonts w:ascii="Times New Roman" w:hAnsi="Times New Roman" w:cs="Times New Roman"/>
          <w:b/>
          <w:color w:val="6F1515"/>
        </w:rPr>
        <w:br w:type="page"/>
      </w:r>
    </w:p>
    <w:p w14:paraId="1C21B179" w14:textId="0EB5927F" w:rsidR="00F829CB" w:rsidRPr="006B11E7" w:rsidRDefault="00F829CB" w:rsidP="00F829CB">
      <w:pPr>
        <w:pStyle w:val="Heading2"/>
        <w:spacing w:line="480" w:lineRule="auto"/>
        <w:rPr>
          <w:rFonts w:ascii="Times New Roman" w:hAnsi="Times New Roman" w:cs="Times New Roman"/>
          <w:b/>
          <w:caps/>
          <w:color w:val="6F1515"/>
        </w:rPr>
      </w:pPr>
      <w:bookmarkStart w:id="46" w:name="_Toc117679936"/>
      <w:r w:rsidRPr="006B11E7">
        <w:rPr>
          <w:rFonts w:ascii="Times New Roman" w:hAnsi="Times New Roman" w:cs="Times New Roman"/>
          <w:b/>
          <w:color w:val="6F1515"/>
        </w:rPr>
        <w:lastRenderedPageBreak/>
        <w:t xml:space="preserve">12.3. </w:t>
      </w:r>
      <w:r w:rsidRPr="006B11E7">
        <w:rPr>
          <w:rFonts w:ascii="Times New Roman" w:hAnsi="Times New Roman" w:cs="Times New Roman"/>
          <w:b/>
          <w:caps/>
          <w:color w:val="6F1515"/>
        </w:rPr>
        <w:t>Prototype Diagram</w:t>
      </w:r>
      <w:bookmarkEnd w:id="45"/>
      <w:bookmarkEnd w:id="46"/>
    </w:p>
    <w:p w14:paraId="552EC1D7" w14:textId="272EC3FB" w:rsidR="00CF5C88" w:rsidRPr="00C946BE" w:rsidRDefault="00CF5C88" w:rsidP="00CF5C88">
      <w:pPr>
        <w:pStyle w:val="Caption"/>
        <w:spacing w:line="360" w:lineRule="auto"/>
        <w:rPr>
          <w:rFonts w:cs="Times New Roman"/>
          <w:color w:val="auto"/>
          <w:szCs w:val="24"/>
        </w:rPr>
      </w:pPr>
      <w:bookmarkStart w:id="47" w:name="_Toc117030543"/>
      <w:bookmarkStart w:id="48" w:name="_Toc117030584"/>
      <w:bookmarkStart w:id="49" w:name="_Toc117550682"/>
      <w:r w:rsidRPr="00C946BE">
        <w:rPr>
          <w:rFonts w:cs="Times New Roman"/>
          <w:color w:val="auto"/>
          <w:szCs w:val="24"/>
        </w:rPr>
        <w:t xml:space="preserve">Figure </w:t>
      </w:r>
      <w:r w:rsidR="002D3F84" w:rsidRPr="00C946BE">
        <w:rPr>
          <w:rFonts w:cs="Times New Roman"/>
          <w:color w:val="auto"/>
          <w:szCs w:val="24"/>
        </w:rPr>
        <w:fldChar w:fldCharType="begin"/>
      </w:r>
      <w:r w:rsidR="002D3F84" w:rsidRPr="00C946BE">
        <w:rPr>
          <w:rFonts w:cs="Times New Roman"/>
          <w:color w:val="auto"/>
          <w:szCs w:val="24"/>
        </w:rPr>
        <w:instrText xml:space="preserve"> SEQ Figure \* ARABIC </w:instrText>
      </w:r>
      <w:r w:rsidR="002D3F84" w:rsidRPr="00C946BE">
        <w:rPr>
          <w:rFonts w:cs="Times New Roman"/>
          <w:color w:val="auto"/>
          <w:szCs w:val="24"/>
        </w:rPr>
        <w:fldChar w:fldCharType="separate"/>
      </w:r>
      <w:r w:rsidR="00975C67">
        <w:rPr>
          <w:rFonts w:cs="Times New Roman"/>
          <w:noProof/>
          <w:color w:val="auto"/>
          <w:szCs w:val="24"/>
        </w:rPr>
        <w:t>1</w:t>
      </w:r>
      <w:r w:rsidR="002D3F84" w:rsidRPr="00C946BE">
        <w:rPr>
          <w:rFonts w:cs="Times New Roman"/>
          <w:color w:val="auto"/>
          <w:szCs w:val="24"/>
        </w:rPr>
        <w:fldChar w:fldCharType="end"/>
      </w:r>
      <w:r w:rsidRPr="00C946BE">
        <w:rPr>
          <w:rFonts w:cs="Times New Roman"/>
          <w:color w:val="auto"/>
          <w:szCs w:val="24"/>
        </w:rPr>
        <w:t>2.</w:t>
      </w:r>
      <w:r w:rsidR="00C946BE">
        <w:rPr>
          <w:rFonts w:cs="Times New Roman"/>
          <w:color w:val="auto"/>
          <w:szCs w:val="24"/>
        </w:rPr>
        <w:t>1</w:t>
      </w:r>
      <w:r w:rsidRPr="00C946BE">
        <w:rPr>
          <w:rFonts w:cs="Times New Roman"/>
          <w:color w:val="auto"/>
          <w:szCs w:val="24"/>
        </w:rPr>
        <w:t xml:space="preserve"> - Prototype Feature Diagram (Self-composed)</w:t>
      </w:r>
      <w:bookmarkEnd w:id="47"/>
      <w:bookmarkEnd w:id="48"/>
      <w:bookmarkEnd w:id="49"/>
    </w:p>
    <w:p w14:paraId="2CAC070E" w14:textId="32B2CA9D" w:rsidR="00F829CB" w:rsidRPr="004B49D4" w:rsidRDefault="00CF5C88" w:rsidP="004B49D4">
      <w:pPr>
        <w:keepNext/>
        <w:spacing w:line="360" w:lineRule="auto"/>
        <w:jc w:val="center"/>
      </w:pPr>
      <w:r>
        <w:rPr>
          <w:rFonts w:ascii="Times New Roman" w:hAnsi="Times New Roman" w:cs="Times New Roman"/>
          <w:b/>
          <w:noProof/>
          <w:color w:val="000000" w:themeColor="text1"/>
          <w:sz w:val="28"/>
          <w:szCs w:val="24"/>
        </w:rPr>
        <w:drawing>
          <wp:inline distT="0" distB="0" distL="0" distR="0" wp14:anchorId="0FC77169" wp14:editId="2FA7B4F7">
            <wp:extent cx="4930766" cy="1953491"/>
            <wp:effectExtent l="0" t="0" r="381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67088" cy="2007500"/>
                    </a:xfrm>
                    <a:prstGeom prst="rect">
                      <a:avLst/>
                    </a:prstGeom>
                    <a:noFill/>
                    <a:ln>
                      <a:noFill/>
                    </a:ln>
                  </pic:spPr>
                </pic:pic>
              </a:graphicData>
            </a:graphic>
          </wp:inline>
        </w:drawing>
      </w:r>
    </w:p>
    <w:p w14:paraId="75C322ED" w14:textId="77777777" w:rsidR="00F829CB" w:rsidRPr="009015A0" w:rsidRDefault="00F829CB" w:rsidP="00F829CB">
      <w:pPr>
        <w:pStyle w:val="Heading1"/>
        <w:spacing w:before="0" w:line="360" w:lineRule="auto"/>
        <w:rPr>
          <w:rFonts w:cs="Times New Roman"/>
          <w:szCs w:val="32"/>
        </w:rPr>
      </w:pPr>
      <w:bookmarkStart w:id="50" w:name="_Toc117031209"/>
      <w:bookmarkStart w:id="51" w:name="_Toc117679937"/>
      <w:r w:rsidRPr="009015A0">
        <w:rPr>
          <w:rFonts w:cs="Times New Roman"/>
          <w:szCs w:val="32"/>
        </w:rPr>
        <w:t>13. PROPOSED METHODOLOGY</w:t>
      </w:r>
      <w:bookmarkEnd w:id="50"/>
      <w:bookmarkEnd w:id="51"/>
    </w:p>
    <w:p w14:paraId="5A1FC32D" w14:textId="77777777" w:rsidR="00F829CB" w:rsidRPr="006B11E7" w:rsidRDefault="00F829CB" w:rsidP="008866F5">
      <w:pPr>
        <w:pStyle w:val="Heading2"/>
        <w:spacing w:before="0" w:line="360" w:lineRule="auto"/>
        <w:rPr>
          <w:rFonts w:ascii="Times New Roman" w:hAnsi="Times New Roman" w:cs="Times New Roman"/>
          <w:b/>
          <w:color w:val="6F1515"/>
          <w:sz w:val="28"/>
          <w:szCs w:val="28"/>
        </w:rPr>
      </w:pPr>
      <w:bookmarkStart w:id="52" w:name="_Toc117031210"/>
      <w:bookmarkStart w:id="53" w:name="_Toc117679938"/>
      <w:r w:rsidRPr="006B11E7">
        <w:rPr>
          <w:rFonts w:ascii="Times New Roman" w:hAnsi="Times New Roman" w:cs="Times New Roman"/>
          <w:b/>
          <w:color w:val="6F1515"/>
          <w:sz w:val="28"/>
          <w:szCs w:val="28"/>
        </w:rPr>
        <w:t>13.1. Research Methodology</w:t>
      </w:r>
      <w:bookmarkEnd w:id="52"/>
      <w:bookmarkEnd w:id="53"/>
    </w:p>
    <w:p w14:paraId="0F8F708A"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0CDD13C9" w14:textId="1919C67F"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sidR="002C7D06">
        <w:rPr>
          <w:rFonts w:ascii="Times New Roman" w:hAnsi="Times New Roman" w:cs="Times New Roman"/>
          <w:sz w:val="24"/>
          <w:szCs w:val="24"/>
        </w:rPr>
        <w:t xml:space="preserve"> </w:t>
      </w:r>
      <w:r w:rsidR="002C7D06">
        <w:rPr>
          <w:rFonts w:ascii="Times New Roman" w:hAnsi="Times New Roman" w:cs="Times New Roman"/>
          <w:sz w:val="24"/>
          <w:szCs w:val="24"/>
        </w:rPr>
        <w:fldChar w:fldCharType="begin"/>
      </w:r>
      <w:r w:rsidR="002C7D06">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sidR="002C7D06">
        <w:rPr>
          <w:rFonts w:ascii="Times New Roman" w:hAnsi="Times New Roman" w:cs="Times New Roman"/>
          <w:sz w:val="24"/>
          <w:szCs w:val="24"/>
        </w:rPr>
        <w:fldChar w:fldCharType="separate"/>
      </w:r>
      <w:r w:rsidR="002C7D06" w:rsidRPr="002C7D06">
        <w:rPr>
          <w:rFonts w:ascii="Times New Roman" w:hAnsi="Times New Roman" w:cs="Times New Roman"/>
          <w:sz w:val="24"/>
        </w:rPr>
        <w:t>(Saunders, Lewis and Thornhill, 2007)</w:t>
      </w:r>
      <w:r w:rsidR="002C7D06">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184CBB99" w14:textId="5B43AD09" w:rsidR="00F829CB" w:rsidRPr="009015A0" w:rsidRDefault="00F829CB" w:rsidP="00F829CB">
      <w:pPr>
        <w:pStyle w:val="Caption"/>
        <w:keepNext/>
        <w:rPr>
          <w:rFonts w:cs="Times New Roman"/>
          <w:color w:val="auto"/>
          <w:szCs w:val="24"/>
        </w:rPr>
      </w:pPr>
      <w:bookmarkStart w:id="54" w:name="_Toc117031181"/>
      <w:bookmarkStart w:id="55" w:name="_Toc117584438"/>
      <w:r w:rsidRPr="009015A0">
        <w:rPr>
          <w:rFonts w:cs="Times New Roman"/>
          <w:color w:val="auto"/>
          <w:szCs w:val="24"/>
        </w:rPr>
        <w:t>Table 1</w:t>
      </w:r>
      <w:r w:rsidRPr="009015A0">
        <w:rPr>
          <w:rFonts w:cs="Times New Roman"/>
          <w:color w:val="auto"/>
          <w:szCs w:val="24"/>
        </w:rPr>
        <w:fldChar w:fldCharType="begin"/>
      </w:r>
      <w:r w:rsidRPr="009015A0">
        <w:rPr>
          <w:rFonts w:cs="Times New Roman"/>
          <w:color w:val="auto"/>
          <w:szCs w:val="24"/>
        </w:rPr>
        <w:instrText xml:space="preserve"> SEQ Table \* ARABIC </w:instrText>
      </w:r>
      <w:r w:rsidRPr="009015A0">
        <w:rPr>
          <w:rFonts w:cs="Times New Roman"/>
          <w:color w:val="auto"/>
          <w:szCs w:val="24"/>
        </w:rPr>
        <w:fldChar w:fldCharType="separate"/>
      </w:r>
      <w:r w:rsidR="00975C67">
        <w:rPr>
          <w:rFonts w:cs="Times New Roman"/>
          <w:noProof/>
          <w:color w:val="auto"/>
          <w:szCs w:val="24"/>
        </w:rPr>
        <w:t>2</w:t>
      </w:r>
      <w:r w:rsidRPr="009015A0">
        <w:rPr>
          <w:rFonts w:cs="Times New Roman"/>
          <w:color w:val="auto"/>
          <w:szCs w:val="24"/>
        </w:rPr>
        <w:fldChar w:fldCharType="end"/>
      </w:r>
      <w:r w:rsidRPr="009015A0">
        <w:rPr>
          <w:rFonts w:cs="Times New Roman"/>
          <w:color w:val="auto"/>
          <w:szCs w:val="24"/>
        </w:rPr>
        <w:t>.1 - Research Methodology</w:t>
      </w:r>
      <w:bookmarkEnd w:id="54"/>
      <w:bookmarkEnd w:id="55"/>
    </w:p>
    <w:tbl>
      <w:tblPr>
        <w:tblStyle w:val="TableGrid"/>
        <w:tblW w:w="9535" w:type="dxa"/>
        <w:tblLook w:val="04A0" w:firstRow="1" w:lastRow="0" w:firstColumn="1" w:lastColumn="0" w:noHBand="0" w:noVBand="1"/>
      </w:tblPr>
      <w:tblGrid>
        <w:gridCol w:w="2245"/>
        <w:gridCol w:w="7290"/>
      </w:tblGrid>
      <w:tr w:rsidR="00F829CB" w:rsidRPr="006B11E7" w14:paraId="749DD8C1" w14:textId="77777777" w:rsidTr="004B49D4">
        <w:trPr>
          <w:trHeight w:val="1790"/>
        </w:trPr>
        <w:tc>
          <w:tcPr>
            <w:tcW w:w="2245" w:type="dxa"/>
            <w:shd w:val="clear" w:color="auto" w:fill="F2F2F2" w:themeFill="background1" w:themeFillShade="F2"/>
          </w:tcPr>
          <w:p w14:paraId="52C58B30"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290" w:type="dxa"/>
          </w:tcPr>
          <w:p w14:paraId="7F798986"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F829CB" w:rsidRPr="006B11E7" w14:paraId="6B4B39D7" w14:textId="77777777" w:rsidTr="004B49D4">
        <w:trPr>
          <w:trHeight w:val="2060"/>
        </w:trPr>
        <w:tc>
          <w:tcPr>
            <w:tcW w:w="2245" w:type="dxa"/>
            <w:shd w:val="clear" w:color="auto" w:fill="F2F2F2" w:themeFill="background1" w:themeFillShade="F2"/>
          </w:tcPr>
          <w:p w14:paraId="669166B6"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290" w:type="dxa"/>
          </w:tcPr>
          <w:p w14:paraId="731E450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F829CB" w:rsidRPr="006B11E7" w14:paraId="47A83805" w14:textId="77777777" w:rsidTr="004B49D4">
        <w:trPr>
          <w:trHeight w:val="1790"/>
        </w:trPr>
        <w:tc>
          <w:tcPr>
            <w:tcW w:w="2245" w:type="dxa"/>
            <w:shd w:val="clear" w:color="auto" w:fill="F2F2F2" w:themeFill="background1" w:themeFillShade="F2"/>
          </w:tcPr>
          <w:p w14:paraId="3FF6E9B6"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290" w:type="dxa"/>
          </w:tcPr>
          <w:p w14:paraId="7E70C7A6"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is area focuses on data collection with respect to the research questions created. 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F829CB" w:rsidRPr="006B11E7" w14:paraId="04E640DD" w14:textId="77777777" w:rsidTr="004B49D4">
        <w:trPr>
          <w:trHeight w:val="2609"/>
        </w:trPr>
        <w:tc>
          <w:tcPr>
            <w:tcW w:w="2245" w:type="dxa"/>
            <w:shd w:val="clear" w:color="auto" w:fill="F2F2F2" w:themeFill="background1" w:themeFillShade="F2"/>
          </w:tcPr>
          <w:p w14:paraId="1B79F674"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290" w:type="dxa"/>
          </w:tcPr>
          <w:p w14:paraId="30F0836D"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15EECAC9"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r w:rsidRPr="006B11E7">
              <w:rPr>
                <w:rFonts w:ascii="Times New Roman" w:hAnsi="Times New Roman" w:cs="Times New Roman"/>
                <w:sz w:val="24"/>
                <w:szCs w:val="24"/>
              </w:rPr>
              <w:t xml:space="preserve">qualitativeness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F829CB" w:rsidRPr="006B11E7" w14:paraId="208C2B8A" w14:textId="77777777" w:rsidTr="004B49D4">
        <w:trPr>
          <w:trHeight w:val="1421"/>
        </w:trPr>
        <w:tc>
          <w:tcPr>
            <w:tcW w:w="2245" w:type="dxa"/>
            <w:shd w:val="clear" w:color="auto" w:fill="F2F2F2" w:themeFill="background1" w:themeFillShade="F2"/>
          </w:tcPr>
          <w:p w14:paraId="10530879"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290" w:type="dxa"/>
          </w:tcPr>
          <w:p w14:paraId="5C78C78C"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F829CB" w:rsidRPr="006B11E7" w14:paraId="42A02123" w14:textId="77777777" w:rsidTr="004B49D4">
        <w:trPr>
          <w:trHeight w:val="1268"/>
        </w:trPr>
        <w:tc>
          <w:tcPr>
            <w:tcW w:w="2245" w:type="dxa"/>
            <w:shd w:val="clear" w:color="auto" w:fill="F2F2F2" w:themeFill="background1" w:themeFillShade="F2"/>
          </w:tcPr>
          <w:p w14:paraId="3C6F1344"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290" w:type="dxa"/>
          </w:tcPr>
          <w:p w14:paraId="0C42F22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7F50322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79E31BF8" w14:textId="77777777" w:rsidR="004B49D4" w:rsidRDefault="004B49D4" w:rsidP="00E67A1D">
      <w:pPr>
        <w:pStyle w:val="Heading2"/>
        <w:spacing w:before="100" w:line="360" w:lineRule="auto"/>
        <w:rPr>
          <w:rFonts w:ascii="Times New Roman" w:hAnsi="Times New Roman" w:cs="Times New Roman"/>
          <w:b/>
          <w:color w:val="6F1515"/>
          <w:sz w:val="28"/>
          <w:szCs w:val="28"/>
        </w:rPr>
      </w:pPr>
      <w:bookmarkStart w:id="56" w:name="_Toc117031211"/>
    </w:p>
    <w:p w14:paraId="46140900" w14:textId="0E4EA380" w:rsidR="00F829CB" w:rsidRPr="006B11E7" w:rsidRDefault="00F829CB" w:rsidP="00E67A1D">
      <w:pPr>
        <w:pStyle w:val="Heading2"/>
        <w:spacing w:before="100" w:line="360" w:lineRule="auto"/>
        <w:rPr>
          <w:rFonts w:ascii="Times New Roman" w:hAnsi="Times New Roman" w:cs="Times New Roman"/>
          <w:b/>
          <w:color w:val="6F1515"/>
          <w:sz w:val="28"/>
          <w:szCs w:val="28"/>
        </w:rPr>
      </w:pPr>
      <w:bookmarkStart w:id="57" w:name="_Toc117679939"/>
      <w:r w:rsidRPr="006B11E7">
        <w:rPr>
          <w:rFonts w:ascii="Times New Roman" w:hAnsi="Times New Roman" w:cs="Times New Roman"/>
          <w:b/>
          <w:color w:val="6F1515"/>
          <w:sz w:val="28"/>
          <w:szCs w:val="28"/>
        </w:rPr>
        <w:t>13.2. Development Methodology</w:t>
      </w:r>
      <w:bookmarkEnd w:id="56"/>
      <w:bookmarkEnd w:id="57"/>
    </w:p>
    <w:p w14:paraId="09AA27D6" w14:textId="59855362" w:rsidR="00F829CB" w:rsidRPr="006B11E7" w:rsidRDefault="00F829CB" w:rsidP="008866F5">
      <w:pPr>
        <w:pStyle w:val="Heading3"/>
        <w:spacing w:line="360" w:lineRule="auto"/>
        <w:rPr>
          <w:rFonts w:ascii="Times New Roman" w:hAnsi="Times New Roman" w:cs="Times New Roman"/>
          <w:b/>
          <w:color w:val="6F1515"/>
          <w:sz w:val="24"/>
          <w:szCs w:val="24"/>
        </w:rPr>
      </w:pPr>
      <w:bookmarkStart w:id="58" w:name="_Toc117031212"/>
      <w:bookmarkStart w:id="59" w:name="_Toc117679940"/>
      <w:r w:rsidRPr="006B11E7">
        <w:rPr>
          <w:rFonts w:ascii="Times New Roman" w:hAnsi="Times New Roman" w:cs="Times New Roman"/>
          <w:b/>
          <w:color w:val="6F1515"/>
          <w:sz w:val="24"/>
          <w:szCs w:val="24"/>
        </w:rPr>
        <w:t xml:space="preserve">13.2.1. </w:t>
      </w:r>
      <w:r w:rsidR="008866F5" w:rsidRPr="006B11E7">
        <w:rPr>
          <w:rFonts w:ascii="Times New Roman" w:hAnsi="Times New Roman" w:cs="Times New Roman"/>
          <w:b/>
          <w:color w:val="6F1515"/>
          <w:sz w:val="24"/>
          <w:szCs w:val="24"/>
        </w:rPr>
        <w:t>Life Cycle Model</w:t>
      </w:r>
      <w:bookmarkEnd w:id="58"/>
      <w:bookmarkEnd w:id="59"/>
    </w:p>
    <w:p w14:paraId="5FC6E042"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6B96218F"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60" w:name="_Toc117031213"/>
      <w:bookmarkStart w:id="61" w:name="_Toc117679941"/>
      <w:r w:rsidRPr="006B11E7">
        <w:rPr>
          <w:rFonts w:ascii="Times New Roman" w:hAnsi="Times New Roman" w:cs="Times New Roman"/>
          <w:b/>
          <w:color w:val="6F1515"/>
          <w:sz w:val="24"/>
          <w:szCs w:val="24"/>
        </w:rPr>
        <w:t>13.2.2. Design Methodology</w:t>
      </w:r>
      <w:bookmarkEnd w:id="60"/>
      <w:bookmarkEnd w:id="61"/>
    </w:p>
    <w:p w14:paraId="7992662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odularity for flexibility and Code Reusability for efficiency and future development continuity was considered by the author to support incremental methodology, hence </w:t>
      </w:r>
      <w:r w:rsidRPr="006B11E7">
        <w:rPr>
          <w:rFonts w:ascii="Times New Roman" w:hAnsi="Times New Roman" w:cs="Times New Roman"/>
          <w:b/>
          <w:color w:val="000000" w:themeColor="text1"/>
          <w:sz w:val="24"/>
          <w:szCs w:val="24"/>
        </w:rPr>
        <w:t>Object-Oriented Analysis and Design</w:t>
      </w:r>
      <w:r w:rsidRPr="006B11E7">
        <w:rPr>
          <w:rFonts w:ascii="Times New Roman" w:hAnsi="Times New Roman" w:cs="Times New Roman"/>
          <w:color w:val="000000" w:themeColor="text1"/>
          <w:sz w:val="24"/>
          <w:szCs w:val="24"/>
        </w:rPr>
        <w:t xml:space="preserve"> was chosen as the Design Methodology for the project. </w:t>
      </w:r>
    </w:p>
    <w:p w14:paraId="0064F182"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62" w:name="_Toc117031214"/>
      <w:bookmarkStart w:id="63" w:name="_Toc117679942"/>
      <w:r w:rsidRPr="006B11E7">
        <w:rPr>
          <w:rFonts w:ascii="Times New Roman" w:hAnsi="Times New Roman" w:cs="Times New Roman"/>
          <w:b/>
          <w:color w:val="6F1515"/>
          <w:sz w:val="24"/>
          <w:szCs w:val="24"/>
        </w:rPr>
        <w:t>13.2.3. Development Methodology</w:t>
      </w:r>
      <w:bookmarkEnd w:id="62"/>
      <w:bookmarkEnd w:id="63"/>
    </w:p>
    <w:p w14:paraId="3B91C2E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Object oriented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p>
    <w:p w14:paraId="61EEADA6"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64" w:name="_Toc117031215"/>
      <w:bookmarkStart w:id="65" w:name="_Toc117679943"/>
      <w:r w:rsidRPr="006B11E7">
        <w:rPr>
          <w:rFonts w:ascii="Times New Roman" w:hAnsi="Times New Roman" w:cs="Times New Roman"/>
          <w:b/>
          <w:color w:val="6F1515"/>
          <w:sz w:val="24"/>
          <w:szCs w:val="24"/>
        </w:rPr>
        <w:lastRenderedPageBreak/>
        <w:t>13.2.4. Requirement Elicitation Methodology</w:t>
      </w:r>
      <w:bookmarkEnd w:id="64"/>
      <w:bookmarkEnd w:id="65"/>
    </w:p>
    <w:p w14:paraId="1C88951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p>
    <w:p w14:paraId="3ECC80C0"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66" w:name="_Toc117031216"/>
      <w:bookmarkStart w:id="67" w:name="_Toc117679944"/>
      <w:r w:rsidRPr="006B11E7">
        <w:rPr>
          <w:rFonts w:ascii="Times New Roman" w:hAnsi="Times New Roman" w:cs="Times New Roman"/>
          <w:b/>
          <w:color w:val="6F1515"/>
          <w:sz w:val="24"/>
          <w:szCs w:val="24"/>
        </w:rPr>
        <w:t>13.2.5. Evaluation Methodology</w:t>
      </w:r>
      <w:bookmarkEnd w:id="66"/>
      <w:bookmarkEnd w:id="67"/>
    </w:p>
    <w:p w14:paraId="46742715"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Prototype testing</w:t>
      </w:r>
    </w:p>
    <w:p w14:paraId="2A831FD2" w14:textId="71C7B974" w:rsidR="004B49D4" w:rsidRPr="004B49D4" w:rsidRDefault="00F829CB" w:rsidP="004B49D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A set of test cases will be created in order to test out the entire flow of the prototype with respect to the actual output and whats expected.</w:t>
      </w:r>
    </w:p>
    <w:p w14:paraId="7A7E327F" w14:textId="2D5ED7A2"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Model testing</w:t>
      </w:r>
    </w:p>
    <w:p w14:paraId="566425E6" w14:textId="5EF20732"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With respect to previous research </w:t>
      </w:r>
      <w:r w:rsidRPr="006B11E7">
        <w:rPr>
          <w:rFonts w:ascii="Times New Roman" w:hAnsi="Times New Roman" w:cs="Times New Roman"/>
          <w:sz w:val="24"/>
          <w:szCs w:val="24"/>
        </w:rPr>
        <w:t xml:space="preserve">done </w:t>
      </w:r>
      <w:r w:rsidRPr="006B11E7">
        <w:rPr>
          <w:rFonts w:ascii="Times New Roman" w:hAnsi="Times New Roman" w:cs="Times New Roman"/>
          <w:sz w:val="24"/>
          <w:szCs w:val="24"/>
        </w:rPr>
        <w:fldChar w:fldCharType="begin"/>
      </w:r>
      <w:r w:rsidRPr="006B11E7">
        <w:rPr>
          <w:rFonts w:ascii="Times New Roman" w:hAnsi="Times New Roman" w:cs="Times New Roman"/>
          <w:sz w:val="24"/>
          <w:szCs w:val="24"/>
        </w:rPr>
        <w:instrText xml:space="preserve"> ADDIN ZOTERO_ITEM CSL_CITATION {"citationID":"BZb8OwEF","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6B11E7">
        <w:rPr>
          <w:rFonts w:ascii="Times New Roman" w:hAnsi="Times New Roman" w:cs="Times New Roman"/>
          <w:sz w:val="24"/>
          <w:szCs w:val="24"/>
        </w:rPr>
        <w:fldChar w:fldCharType="separate"/>
      </w:r>
      <w:r w:rsidRPr="006B11E7">
        <w:rPr>
          <w:rFonts w:ascii="Times New Roman" w:hAnsi="Times New Roman" w:cs="Times New Roman"/>
          <w:sz w:val="24"/>
        </w:rPr>
        <w:t>(Steinberger and Jezek, 2009)</w:t>
      </w:r>
      <w:r w:rsidRPr="006B11E7">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xml:space="preserve"> states that for text generated/summarization evaluations using </w:t>
      </w:r>
      <w:r w:rsidRPr="006B11E7">
        <w:rPr>
          <w:rFonts w:ascii="Times New Roman" w:hAnsi="Times New Roman" w:cs="Times New Roman"/>
          <w:b/>
          <w:color w:val="000000" w:themeColor="text1"/>
          <w:sz w:val="24"/>
          <w:szCs w:val="24"/>
        </w:rPr>
        <w:t>ROUGE</w:t>
      </w:r>
      <w:r w:rsidRPr="006B11E7">
        <w:rPr>
          <w:rFonts w:ascii="Times New Roman" w:hAnsi="Times New Roman" w:cs="Times New Roman"/>
          <w:color w:val="000000" w:themeColor="text1"/>
          <w:sz w:val="24"/>
          <w:szCs w:val="24"/>
        </w:rPr>
        <w:t xml:space="preserve"> score demonstrate the best performance compared to other available evaluation methods such as </w:t>
      </w:r>
      <w:r w:rsidRPr="006B11E7">
        <w:rPr>
          <w:rFonts w:ascii="Times New Roman" w:hAnsi="Times New Roman" w:cs="Times New Roman"/>
          <w:b/>
          <w:color w:val="000000" w:themeColor="text1"/>
          <w:sz w:val="24"/>
          <w:szCs w:val="24"/>
        </w:rPr>
        <w:t>BLEU</w:t>
      </w:r>
      <w:r w:rsidRPr="006B11E7">
        <w:rPr>
          <w:rFonts w:ascii="Times New Roman" w:hAnsi="Times New Roman" w:cs="Times New Roman"/>
          <w:color w:val="000000" w:themeColor="text1"/>
          <w:sz w:val="24"/>
          <w:szCs w:val="24"/>
        </w:rPr>
        <w:t xml:space="preserve">. Therefore, </w:t>
      </w:r>
      <w:r w:rsidRPr="006B11E7">
        <w:rPr>
          <w:rFonts w:ascii="Times New Roman" w:hAnsi="Times New Roman" w:cs="Times New Roman"/>
          <w:b/>
          <w:color w:val="000000" w:themeColor="text1"/>
          <w:sz w:val="24"/>
          <w:szCs w:val="24"/>
        </w:rPr>
        <w:t>ROUGE</w:t>
      </w:r>
      <w:r w:rsidRPr="006B11E7">
        <w:rPr>
          <w:rFonts w:ascii="Times New Roman" w:hAnsi="Times New Roman" w:cs="Times New Roman"/>
          <w:color w:val="000000" w:themeColor="text1"/>
          <w:sz w:val="24"/>
          <w:szCs w:val="24"/>
        </w:rPr>
        <w:t xml:space="preserve"> will be used as the evaluation metric for this project.</w:t>
      </w:r>
      <w:r w:rsidR="00BC5144">
        <w:rPr>
          <w:rFonts w:ascii="Times New Roman" w:hAnsi="Times New Roman" w:cs="Times New Roman"/>
          <w:color w:val="000000" w:themeColor="text1"/>
          <w:sz w:val="24"/>
          <w:szCs w:val="24"/>
        </w:rPr>
        <w:t xml:space="preserve"> </w:t>
      </w:r>
      <w:r w:rsidR="00BC5144">
        <w:rPr>
          <w:rFonts w:ascii="Times New Roman" w:hAnsi="Times New Roman" w:cs="Times New Roman"/>
          <w:color w:val="000000" w:themeColor="text1"/>
          <w:sz w:val="24"/>
          <w:szCs w:val="24"/>
        </w:rPr>
        <w:fldChar w:fldCharType="begin"/>
      </w:r>
      <w:r w:rsidR="00BC5144">
        <w:rPr>
          <w:rFonts w:ascii="Times New Roman" w:hAnsi="Times New Roman" w:cs="Times New Roman"/>
          <w:color w:val="000000" w:themeColor="text1"/>
          <w:sz w:val="24"/>
          <w:szCs w:val="24"/>
        </w:rPr>
        <w:instrText xml:space="preserve"> ADDIN ZOTERO_ITEM CSL_CITATION {"citationID":"ea06K6mb","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sidR="00BC5144">
        <w:rPr>
          <w:rFonts w:ascii="Times New Roman" w:hAnsi="Times New Roman" w:cs="Times New Roman"/>
          <w:color w:val="000000" w:themeColor="text1"/>
          <w:sz w:val="24"/>
          <w:szCs w:val="24"/>
        </w:rPr>
        <w:fldChar w:fldCharType="separate"/>
      </w:r>
      <w:r w:rsidR="00BC5144" w:rsidRPr="00BC5144">
        <w:rPr>
          <w:rFonts w:ascii="Times New Roman" w:hAnsi="Times New Roman" w:cs="Times New Roman"/>
          <w:sz w:val="24"/>
        </w:rPr>
        <w:t>(Lin, 2004)</w:t>
      </w:r>
      <w:r w:rsidR="00BC5144">
        <w:rPr>
          <w:rFonts w:ascii="Times New Roman" w:hAnsi="Times New Roman" w:cs="Times New Roman"/>
          <w:color w:val="000000" w:themeColor="text1"/>
          <w:sz w:val="24"/>
          <w:szCs w:val="24"/>
        </w:rPr>
        <w:fldChar w:fldCharType="end"/>
      </w:r>
    </w:p>
    <w:p w14:paraId="5B0EDAD2"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Benchmarking</w:t>
      </w:r>
    </w:p>
    <w:p w14:paraId="63ED8433" w14:textId="77777777" w:rsidR="00F829CB" w:rsidRPr="006B11E7"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Performance benchmarking is necessary to assess the model's effectiveness on a test data set that replicates the production data, as well as its output speed and memory consumption. Benchmark </w:t>
      </w:r>
      <w:r w:rsidRPr="006B11E7">
        <w:rPr>
          <w:rFonts w:ascii="Times New Roman" w:hAnsi="Times New Roman" w:cs="Times New Roman"/>
          <w:sz w:val="24"/>
          <w:szCs w:val="24"/>
        </w:rPr>
        <w:t xml:space="preserve">testing will be done on the final model architecture, which will serve as the optimized model, meanwhile ROUGE will be used for the model evaluation </w:t>
      </w:r>
      <w:r w:rsidRPr="006B11E7">
        <w:rPr>
          <w:rFonts w:ascii="Times New Roman" w:hAnsi="Times New Roman" w:cs="Times New Roman"/>
          <w:sz w:val="24"/>
          <w:szCs w:val="24"/>
        </w:rPr>
        <w:fldChar w:fldCharType="begin"/>
      </w:r>
      <w:r w:rsidRPr="006B11E7">
        <w:rPr>
          <w:rFonts w:ascii="Times New Roman" w:hAnsi="Times New Roman" w:cs="Times New Roman"/>
          <w:sz w:val="24"/>
          <w:szCs w:val="24"/>
        </w:rPr>
        <w:instrText xml:space="preserve"> ADDIN ZOTERO_ITEM CSL_CITATION {"citationID":"XkXIlMUS","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6B11E7">
        <w:rPr>
          <w:rFonts w:ascii="Times New Roman" w:hAnsi="Times New Roman" w:cs="Times New Roman"/>
          <w:sz w:val="24"/>
          <w:szCs w:val="24"/>
        </w:rPr>
        <w:fldChar w:fldCharType="separate"/>
      </w:r>
      <w:r w:rsidRPr="006B11E7">
        <w:rPr>
          <w:rFonts w:ascii="Times New Roman" w:hAnsi="Times New Roman" w:cs="Times New Roman"/>
          <w:sz w:val="24"/>
        </w:rPr>
        <w:t>(Steinberger and Jezek, 2009)</w:t>
      </w:r>
      <w:r w:rsidRPr="006B11E7">
        <w:rPr>
          <w:rFonts w:ascii="Times New Roman" w:hAnsi="Times New Roman" w:cs="Times New Roman"/>
          <w:sz w:val="24"/>
          <w:szCs w:val="24"/>
        </w:rPr>
        <w:fldChar w:fldCharType="end"/>
      </w:r>
      <w:r w:rsidRPr="006B11E7">
        <w:rPr>
          <w:rFonts w:ascii="Times New Roman" w:hAnsi="Times New Roman" w:cs="Times New Roman"/>
          <w:sz w:val="24"/>
          <w:szCs w:val="24"/>
        </w:rPr>
        <w:t xml:space="preserve"> .</w:t>
      </w:r>
    </w:p>
    <w:p w14:paraId="29F59788" w14:textId="77777777" w:rsidR="00F829CB" w:rsidRPr="006B11E7" w:rsidRDefault="00F829CB" w:rsidP="008866F5">
      <w:pPr>
        <w:pStyle w:val="Heading2"/>
        <w:spacing w:line="360" w:lineRule="auto"/>
        <w:rPr>
          <w:rFonts w:ascii="Times New Roman" w:hAnsi="Times New Roman" w:cs="Times New Roman"/>
          <w:b/>
          <w:color w:val="6F1515"/>
          <w:sz w:val="28"/>
          <w:szCs w:val="28"/>
        </w:rPr>
      </w:pPr>
      <w:bookmarkStart w:id="68" w:name="_Toc117031217"/>
      <w:bookmarkStart w:id="69" w:name="_Toc117679945"/>
      <w:r w:rsidRPr="006B11E7">
        <w:rPr>
          <w:rFonts w:ascii="Times New Roman" w:hAnsi="Times New Roman" w:cs="Times New Roman"/>
          <w:b/>
          <w:color w:val="6F1515"/>
          <w:sz w:val="28"/>
          <w:szCs w:val="28"/>
        </w:rPr>
        <w:t>13.3. Project Management Methodology</w:t>
      </w:r>
      <w:bookmarkEnd w:id="68"/>
      <w:bookmarkEnd w:id="69"/>
    </w:p>
    <w:p w14:paraId="4DC311AD"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Prince2 </w:t>
      </w:r>
      <w:r w:rsidRPr="006B11E7">
        <w:rPr>
          <w:rFonts w:ascii="Times New Roman" w:hAnsi="Times New Roman" w:cs="Times New Roman"/>
          <w:color w:val="000000" w:themeColor="text1"/>
          <w:sz w:val="24"/>
          <w:szCs w:val="24"/>
        </w:rPr>
        <w:t>a controlled project management which allows the author to develop environments for different parts or section of the project and maintain, this will be the chosen project management methodology.</w:t>
      </w:r>
    </w:p>
    <w:p w14:paraId="59AD3885" w14:textId="77777777" w:rsidR="004B49D4" w:rsidRDefault="004B49D4">
      <w:pPr>
        <w:rPr>
          <w:rFonts w:ascii="Times New Roman" w:eastAsiaTheme="majorEastAsia" w:hAnsi="Times New Roman" w:cs="Times New Roman"/>
          <w:b/>
          <w:color w:val="6F1515"/>
          <w:sz w:val="24"/>
          <w:szCs w:val="24"/>
        </w:rPr>
      </w:pPr>
      <w:bookmarkStart w:id="70" w:name="_Toc117031218"/>
      <w:r>
        <w:rPr>
          <w:rFonts w:ascii="Times New Roman" w:hAnsi="Times New Roman" w:cs="Times New Roman"/>
          <w:b/>
          <w:color w:val="6F1515"/>
          <w:sz w:val="24"/>
          <w:szCs w:val="24"/>
        </w:rPr>
        <w:br w:type="page"/>
      </w:r>
    </w:p>
    <w:p w14:paraId="4F89E872" w14:textId="03687716" w:rsidR="00F829CB" w:rsidRPr="006B11E7" w:rsidRDefault="00F829CB" w:rsidP="008866F5">
      <w:pPr>
        <w:pStyle w:val="Heading3"/>
        <w:spacing w:line="360" w:lineRule="auto"/>
        <w:rPr>
          <w:rFonts w:ascii="Times New Roman" w:hAnsi="Times New Roman" w:cs="Times New Roman"/>
          <w:b/>
          <w:color w:val="6F1515"/>
          <w:sz w:val="24"/>
          <w:szCs w:val="24"/>
        </w:rPr>
      </w:pPr>
      <w:bookmarkStart w:id="71" w:name="_Toc117679946"/>
      <w:r w:rsidRPr="006B11E7">
        <w:rPr>
          <w:rFonts w:ascii="Times New Roman" w:hAnsi="Times New Roman" w:cs="Times New Roman"/>
          <w:b/>
          <w:color w:val="6F1515"/>
          <w:sz w:val="24"/>
          <w:szCs w:val="24"/>
        </w:rPr>
        <w:lastRenderedPageBreak/>
        <w:t>13.3.1 Schedule</w:t>
      </w:r>
      <w:bookmarkEnd w:id="70"/>
      <w:bookmarkEnd w:id="71"/>
    </w:p>
    <w:p w14:paraId="78A74C01"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Gantt Chart</w:t>
      </w:r>
    </w:p>
    <w:p w14:paraId="5495D867" w14:textId="748754FA" w:rsidR="00CF5C88" w:rsidRPr="004B49D4" w:rsidRDefault="002D3F84" w:rsidP="004B49D4">
      <w:pPr>
        <w:pStyle w:val="Caption"/>
        <w:keepNext/>
        <w:rPr>
          <w:color w:val="auto"/>
        </w:rPr>
      </w:pPr>
      <w:bookmarkStart w:id="72" w:name="_Toc117550683"/>
      <w:r w:rsidRPr="00C946BE">
        <w:rPr>
          <w:color w:val="auto"/>
        </w:rPr>
        <w:t xml:space="preserve">Figure </w:t>
      </w:r>
      <w:r w:rsidR="00C946BE" w:rsidRPr="00C946BE">
        <w:rPr>
          <w:color w:val="auto"/>
        </w:rPr>
        <w:t>13.1 -</w:t>
      </w:r>
      <w:r w:rsidRPr="00C946BE">
        <w:rPr>
          <w:color w:val="auto"/>
        </w:rPr>
        <w:t xml:space="preserve"> Gantt Chart</w:t>
      </w:r>
      <w:bookmarkEnd w:id="72"/>
    </w:p>
    <w:p w14:paraId="06B14838" w14:textId="1F34EB77" w:rsidR="002C4291" w:rsidRDefault="00E67A1D" w:rsidP="00F829CB">
      <w:pPr>
        <w:spacing w:line="240" w:lineRule="auto"/>
        <w:jc w:val="both"/>
        <w:rPr>
          <w:rFonts w:ascii="Times New Roman" w:hAnsi="Times New Roman" w:cs="Times New Roman"/>
          <w:b/>
          <w:color w:val="000000" w:themeColor="text1"/>
          <w:sz w:val="24"/>
          <w:szCs w:val="24"/>
        </w:rPr>
      </w:pPr>
      <w:r>
        <w:rPr>
          <w:noProof/>
        </w:rPr>
        <w:drawing>
          <wp:inline distT="0" distB="0" distL="0" distR="0" wp14:anchorId="4C39EB9A" wp14:editId="73959BFB">
            <wp:extent cx="6222674" cy="71488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61155" cy="7193038"/>
                    </a:xfrm>
                    <a:prstGeom prst="rect">
                      <a:avLst/>
                    </a:prstGeom>
                    <a:noFill/>
                    <a:ln>
                      <a:noFill/>
                    </a:ln>
                  </pic:spPr>
                </pic:pic>
              </a:graphicData>
            </a:graphic>
          </wp:inline>
        </w:drawing>
      </w:r>
    </w:p>
    <w:p w14:paraId="230304DE" w14:textId="78317401" w:rsidR="00F829CB" w:rsidRPr="008F4053" w:rsidRDefault="00F829CB" w:rsidP="008F4053">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lastRenderedPageBreak/>
        <w:t>Deliverables</w:t>
      </w:r>
    </w:p>
    <w:p w14:paraId="4A6FFC1B" w14:textId="1820F29E" w:rsidR="008F4053" w:rsidRPr="009015A0" w:rsidRDefault="008F4053" w:rsidP="008F4053">
      <w:pPr>
        <w:pStyle w:val="Caption"/>
        <w:keepNext/>
        <w:rPr>
          <w:color w:val="auto"/>
        </w:rPr>
      </w:pPr>
      <w:bookmarkStart w:id="73" w:name="_Toc117584439"/>
      <w:r w:rsidRPr="009015A0">
        <w:rPr>
          <w:color w:val="auto"/>
        </w:rPr>
        <w:t xml:space="preserve">Table </w:t>
      </w:r>
      <w:r w:rsidR="009015A0" w:rsidRPr="009015A0">
        <w:rPr>
          <w:color w:val="auto"/>
        </w:rPr>
        <w:t>13.2 -</w:t>
      </w:r>
      <w:r w:rsidRPr="009015A0">
        <w:rPr>
          <w:color w:val="auto"/>
        </w:rPr>
        <w:t xml:space="preserve"> Deliverables and dates</w:t>
      </w:r>
      <w:bookmarkEnd w:id="73"/>
    </w:p>
    <w:tbl>
      <w:tblPr>
        <w:tblStyle w:val="TableGrid"/>
        <w:tblW w:w="9355" w:type="dxa"/>
        <w:tblLook w:val="04A0" w:firstRow="1" w:lastRow="0" w:firstColumn="1" w:lastColumn="0" w:noHBand="0" w:noVBand="1"/>
      </w:tblPr>
      <w:tblGrid>
        <w:gridCol w:w="7105"/>
        <w:gridCol w:w="2250"/>
      </w:tblGrid>
      <w:tr w:rsidR="00F829CB" w:rsidRPr="006B11E7" w14:paraId="51D78D3C" w14:textId="77777777" w:rsidTr="00593AA4">
        <w:tc>
          <w:tcPr>
            <w:tcW w:w="7105" w:type="dxa"/>
            <w:shd w:val="clear" w:color="auto" w:fill="F2F2F2" w:themeFill="background1" w:themeFillShade="F2"/>
          </w:tcPr>
          <w:p w14:paraId="45DE8D8B"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05E8DF9F"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F0980" w:rsidRPr="006B11E7" w14:paraId="334C4B13" w14:textId="77777777" w:rsidTr="000E0803">
        <w:tc>
          <w:tcPr>
            <w:tcW w:w="7105" w:type="dxa"/>
            <w:shd w:val="clear" w:color="auto" w:fill="FFFFFF" w:themeFill="background1"/>
          </w:tcPr>
          <w:p w14:paraId="0FD2DD08"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Literature Review Document</w:t>
            </w:r>
          </w:p>
          <w:p w14:paraId="302CBD59" w14:textId="277638FA"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Critical review of existing work and solutions.</w:t>
            </w:r>
          </w:p>
        </w:tc>
        <w:tc>
          <w:tcPr>
            <w:tcW w:w="2250" w:type="dxa"/>
            <w:shd w:val="clear" w:color="auto" w:fill="FFFFFF" w:themeFill="background1"/>
          </w:tcPr>
          <w:p w14:paraId="3F68D1FA" w14:textId="24CC153D"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October</w:t>
            </w:r>
            <w:r w:rsidRPr="006B11E7">
              <w:rPr>
                <w:rFonts w:ascii="Times New Roman" w:hAnsi="Times New Roman" w:cs="Times New Roman"/>
                <w:color w:val="000000" w:themeColor="text1"/>
                <w:sz w:val="24"/>
                <w:szCs w:val="24"/>
              </w:rPr>
              <w:t xml:space="preserve"> 2022</w:t>
            </w:r>
          </w:p>
        </w:tc>
      </w:tr>
      <w:tr w:rsidR="007F0980" w:rsidRPr="006B11E7" w14:paraId="1ECC66AD" w14:textId="77777777" w:rsidTr="000E0803">
        <w:tc>
          <w:tcPr>
            <w:tcW w:w="7105" w:type="dxa"/>
            <w:shd w:val="clear" w:color="auto" w:fill="FFFFFF" w:themeFill="background1"/>
          </w:tcPr>
          <w:p w14:paraId="4EDCEA62" w14:textId="734DA118"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427A02DF" w14:textId="0C18A42C"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5DCD0F2F" w14:textId="285ED50C"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November 2022</w:t>
            </w:r>
          </w:p>
        </w:tc>
      </w:tr>
      <w:tr w:rsidR="007F0980" w:rsidRPr="006B11E7" w14:paraId="19405759" w14:textId="77777777" w:rsidTr="00593AA4">
        <w:tc>
          <w:tcPr>
            <w:tcW w:w="7105" w:type="dxa"/>
          </w:tcPr>
          <w:p w14:paraId="6C27FF7A"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5580CD1A" w14:textId="77777777" w:rsidR="007F0980" w:rsidRPr="006B11E7" w:rsidRDefault="007F0980" w:rsidP="007F098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494939EF"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F0980" w:rsidRPr="006B11E7" w14:paraId="7EE26C86" w14:textId="77777777" w:rsidTr="00593AA4">
        <w:tc>
          <w:tcPr>
            <w:tcW w:w="7105" w:type="dxa"/>
          </w:tcPr>
          <w:p w14:paraId="5463BCC9" w14:textId="173EB980" w:rsidR="007F0980" w:rsidRPr="006B11E7" w:rsidRDefault="007F0980" w:rsidP="007F098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14E417D" w14:textId="643E827E" w:rsidR="007F0980" w:rsidRPr="006B11E7" w:rsidRDefault="007F0980" w:rsidP="007F098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0233236B" w14:textId="6CB8B3E3" w:rsidR="007F0980" w:rsidRPr="006B11E7" w:rsidRDefault="007F0980"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F0980" w:rsidRPr="006B11E7" w14:paraId="2681B737" w14:textId="77777777" w:rsidTr="00593AA4">
        <w:tc>
          <w:tcPr>
            <w:tcW w:w="7105" w:type="dxa"/>
          </w:tcPr>
          <w:p w14:paraId="4F6A5AC6" w14:textId="3D04128E" w:rsidR="007F0980" w:rsidRPr="006B11E7"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3E2945B5" w14:textId="6EDB4AA2"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sidR="00D85185">
              <w:rPr>
                <w:rFonts w:ascii="Times New Roman" w:hAnsi="Times New Roman" w:cs="Times New Roman"/>
                <w:sz w:val="24"/>
                <w:szCs w:val="24"/>
              </w:rPr>
              <w:t xml:space="preserve"> Along with a documentation of the design approach followed.</w:t>
            </w:r>
          </w:p>
        </w:tc>
        <w:tc>
          <w:tcPr>
            <w:tcW w:w="2250" w:type="dxa"/>
          </w:tcPr>
          <w:p w14:paraId="5063FA2F" w14:textId="0DB59C2D"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sidR="00D85185">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D85185" w:rsidRPr="006B11E7" w14:paraId="7A35ECED" w14:textId="77777777" w:rsidTr="00593AA4">
        <w:tc>
          <w:tcPr>
            <w:tcW w:w="7105" w:type="dxa"/>
          </w:tcPr>
          <w:p w14:paraId="0EF751D2" w14:textId="77777777" w:rsidR="00D85185"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1712676" w14:textId="2000421F" w:rsidR="00D85185" w:rsidRPr="00D85185" w:rsidRDefault="00D85185" w:rsidP="007F098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6CDD2088" w14:textId="0CA365C3" w:rsidR="00D85185" w:rsidRPr="006B11E7" w:rsidRDefault="00D85185"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D85185" w:rsidRPr="006B11E7" w14:paraId="17264D4C" w14:textId="77777777" w:rsidTr="00593AA4">
        <w:tc>
          <w:tcPr>
            <w:tcW w:w="7105" w:type="dxa"/>
          </w:tcPr>
          <w:p w14:paraId="62B6AFB5" w14:textId="77777777" w:rsidR="00D85185"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Proposal</w:t>
            </w:r>
          </w:p>
          <w:p w14:paraId="5AC68298" w14:textId="54804926" w:rsidR="00D85185" w:rsidRPr="00D85185" w:rsidRDefault="00D85185" w:rsidP="007F098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0C8CF882" w14:textId="2CD3F9AB" w:rsidR="00D85185" w:rsidRDefault="00D85185"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F0980" w:rsidRPr="006B11E7" w14:paraId="1D962737" w14:textId="77777777" w:rsidTr="00593AA4">
        <w:tc>
          <w:tcPr>
            <w:tcW w:w="7105" w:type="dxa"/>
          </w:tcPr>
          <w:p w14:paraId="595E8029" w14:textId="4E00B71A" w:rsidR="007F0980" w:rsidRPr="006B11E7"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007F0980" w:rsidRPr="006B11E7">
              <w:rPr>
                <w:rFonts w:ascii="Times New Roman" w:hAnsi="Times New Roman" w:cs="Times New Roman"/>
                <w:b/>
                <w:sz w:val="24"/>
                <w:szCs w:val="24"/>
              </w:rPr>
              <w:t>Thesis</w:t>
            </w:r>
          </w:p>
          <w:p w14:paraId="1967942A"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35ABDEFC"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F0980" w:rsidRPr="006B11E7" w14:paraId="66C1D4C7" w14:textId="77777777" w:rsidTr="00593AA4">
        <w:tc>
          <w:tcPr>
            <w:tcW w:w="7105" w:type="dxa"/>
          </w:tcPr>
          <w:p w14:paraId="246B2F44"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3F0105B7"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2545184C"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F0980" w:rsidRPr="006B11E7" w14:paraId="6A7583FD" w14:textId="77777777" w:rsidTr="00593AA4">
        <w:tc>
          <w:tcPr>
            <w:tcW w:w="7105" w:type="dxa"/>
          </w:tcPr>
          <w:p w14:paraId="282CB157"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559C0D14"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5EAE9420"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F0980" w:rsidRPr="006B11E7" w14:paraId="04681A7B" w14:textId="77777777" w:rsidTr="00593AA4">
        <w:tc>
          <w:tcPr>
            <w:tcW w:w="7105" w:type="dxa"/>
          </w:tcPr>
          <w:p w14:paraId="39555E1F"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1B08A39B"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lastRenderedPageBreak/>
              <w:t>A publicly accessible project repository to setup and test the development</w:t>
            </w:r>
          </w:p>
        </w:tc>
        <w:tc>
          <w:tcPr>
            <w:tcW w:w="2250" w:type="dxa"/>
          </w:tcPr>
          <w:p w14:paraId="35792AB4"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73862E27" w14:textId="77777777" w:rsidR="008866F5" w:rsidRDefault="008866F5" w:rsidP="008866F5">
      <w:pPr>
        <w:pStyle w:val="Heading3"/>
        <w:spacing w:before="0" w:line="360" w:lineRule="auto"/>
        <w:rPr>
          <w:rFonts w:ascii="Times New Roman" w:hAnsi="Times New Roman" w:cs="Times New Roman"/>
          <w:b/>
          <w:color w:val="6F1515"/>
          <w:sz w:val="24"/>
          <w:szCs w:val="24"/>
        </w:rPr>
      </w:pPr>
      <w:bookmarkStart w:id="74" w:name="_Toc117031219"/>
    </w:p>
    <w:p w14:paraId="28CC810E" w14:textId="43D8E997" w:rsidR="00F829CB" w:rsidRPr="006B11E7" w:rsidRDefault="00F829CB" w:rsidP="008866F5">
      <w:pPr>
        <w:pStyle w:val="Heading3"/>
        <w:spacing w:before="0" w:line="360" w:lineRule="auto"/>
        <w:rPr>
          <w:rFonts w:ascii="Times New Roman" w:hAnsi="Times New Roman" w:cs="Times New Roman"/>
          <w:b/>
          <w:color w:val="6F1515"/>
          <w:sz w:val="24"/>
          <w:szCs w:val="24"/>
        </w:rPr>
      </w:pPr>
      <w:bookmarkStart w:id="75" w:name="_Toc117679947"/>
      <w:r w:rsidRPr="006B11E7">
        <w:rPr>
          <w:rFonts w:ascii="Times New Roman" w:hAnsi="Times New Roman" w:cs="Times New Roman"/>
          <w:b/>
          <w:color w:val="6F1515"/>
          <w:sz w:val="24"/>
          <w:szCs w:val="24"/>
        </w:rPr>
        <w:t>13.3.2. Resource Requirements</w:t>
      </w:r>
      <w:bookmarkEnd w:id="74"/>
      <w:bookmarkEnd w:id="75"/>
    </w:p>
    <w:p w14:paraId="487FBB8B"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Software Requirements</w:t>
      </w:r>
    </w:p>
    <w:p w14:paraId="674AABF2"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Microsoft Windows OS will be used for the research, documentation and for the complete project implementation (end to end). </w:t>
      </w:r>
    </w:p>
    <w:p w14:paraId="36B344B2"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165F3C14"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5E9095D1"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TensorFlow/ </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6BD068DC"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proofErr w:type="spellStart"/>
      <w:r w:rsidRPr="006B11E7">
        <w:rPr>
          <w:rFonts w:ascii="Times New Roman" w:hAnsi="Times New Roman" w:cs="Times New Roman"/>
          <w:b/>
          <w:i/>
          <w:color w:val="000000" w:themeColor="text1"/>
          <w:sz w:val="24"/>
          <w:szCs w:val="24"/>
        </w:rPr>
        <w:t>Jupyter</w:t>
      </w:r>
      <w:proofErr w:type="spellEnd"/>
      <w:r w:rsidRPr="006B11E7">
        <w:rPr>
          <w:rFonts w:ascii="Times New Roman" w:hAnsi="Times New Roman" w:cs="Times New Roman"/>
          <w:b/>
          <w:i/>
          <w:color w:val="000000" w:themeColor="text1"/>
          <w:sz w:val="24"/>
          <w:szCs w:val="24"/>
        </w:rPr>
        <w:t xml:space="preserve"> Notebook / Google </w:t>
      </w:r>
      <w:proofErr w:type="spellStart"/>
      <w:r w:rsidRPr="006B11E7">
        <w:rPr>
          <w:rFonts w:ascii="Times New Roman" w:hAnsi="Times New Roman" w:cs="Times New Roman"/>
          <w:b/>
          <w:i/>
          <w:color w:val="000000" w:themeColor="text1"/>
          <w:sz w:val="24"/>
          <w:szCs w:val="24"/>
        </w:rPr>
        <w:t>Colab</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3553BC61"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686EA3D6" w14:textId="77777777" w:rsidR="00F829CB" w:rsidRPr="006B11E7" w:rsidRDefault="00F829CB" w:rsidP="00F829CB">
      <w:pPr>
        <w:pStyle w:val="ListParagraph"/>
        <w:numPr>
          <w:ilvl w:val="0"/>
          <w:numId w:val="14"/>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77903755"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72A7BBFA"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27E348A7"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5566F89F"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6A5CD050"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lastRenderedPageBreak/>
        <w:t>Hardware Requirements</w:t>
      </w:r>
    </w:p>
    <w:p w14:paraId="05B0842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5FC98B27"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51EC349A"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DAAE530"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50275C32"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Data Requirements</w:t>
      </w:r>
    </w:p>
    <w:p w14:paraId="1108CA73"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194B60EA"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Skill Requirements</w:t>
      </w:r>
    </w:p>
    <w:p w14:paraId="7BD1C14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machine learning and deep learning concepts.</w:t>
      </w:r>
    </w:p>
    <w:p w14:paraId="38EFC90F"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62011465"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5E785FA0"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4AF95D68"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76" w:name="_Toc117031220"/>
      <w:bookmarkStart w:id="77" w:name="_Toc117679948"/>
      <w:r w:rsidRPr="006B11E7">
        <w:rPr>
          <w:rFonts w:ascii="Times New Roman" w:hAnsi="Times New Roman" w:cs="Times New Roman"/>
          <w:b/>
          <w:color w:val="6F1515"/>
          <w:sz w:val="24"/>
          <w:szCs w:val="24"/>
        </w:rPr>
        <w:t>13.3.3. Risk Management</w:t>
      </w:r>
      <w:bookmarkEnd w:id="76"/>
      <w:bookmarkEnd w:id="77"/>
    </w:p>
    <w:p w14:paraId="09BEC268" w14:textId="5C6D36C6" w:rsidR="00F829CB" w:rsidRPr="009015A0" w:rsidRDefault="00F829CB" w:rsidP="009015A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p>
    <w:p w14:paraId="4995BC9E" w14:textId="1703B31B" w:rsidR="008F4053" w:rsidRPr="008D0A73" w:rsidRDefault="008F4053" w:rsidP="008F4053">
      <w:pPr>
        <w:pStyle w:val="Caption"/>
        <w:keepNext/>
        <w:rPr>
          <w:color w:val="auto"/>
        </w:rPr>
      </w:pPr>
      <w:bookmarkStart w:id="78" w:name="_Toc117584440"/>
      <w:r w:rsidRPr="008D0A73">
        <w:rPr>
          <w:color w:val="auto"/>
        </w:rPr>
        <w:t xml:space="preserve">Table </w:t>
      </w:r>
      <w:r w:rsidR="009015A0" w:rsidRPr="008D0A73">
        <w:rPr>
          <w:color w:val="auto"/>
        </w:rPr>
        <w:t>13.3 -</w:t>
      </w:r>
      <w:r w:rsidRPr="008D0A73">
        <w:rPr>
          <w:color w:val="auto"/>
        </w:rPr>
        <w:t xml:space="preserve"> Risk Mitigation Plan</w:t>
      </w:r>
      <w:bookmarkEnd w:id="78"/>
    </w:p>
    <w:tbl>
      <w:tblPr>
        <w:tblStyle w:val="TableGrid"/>
        <w:tblW w:w="9535" w:type="dxa"/>
        <w:tblLook w:val="04A0" w:firstRow="1" w:lastRow="0" w:firstColumn="1" w:lastColumn="0" w:noHBand="0" w:noVBand="1"/>
      </w:tblPr>
      <w:tblGrid>
        <w:gridCol w:w="2691"/>
        <w:gridCol w:w="1264"/>
        <w:gridCol w:w="1440"/>
        <w:gridCol w:w="4140"/>
      </w:tblGrid>
      <w:tr w:rsidR="00F829CB" w:rsidRPr="006B11E7" w14:paraId="224509F2" w14:textId="77777777" w:rsidTr="00E67A1D">
        <w:tc>
          <w:tcPr>
            <w:tcW w:w="2691" w:type="dxa"/>
            <w:shd w:val="clear" w:color="auto" w:fill="F2F2F2" w:themeFill="background1" w:themeFillShade="F2"/>
          </w:tcPr>
          <w:p w14:paraId="7634D7DC"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644A091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agnitude of the loss</w:t>
            </w:r>
          </w:p>
        </w:tc>
        <w:tc>
          <w:tcPr>
            <w:tcW w:w="1440" w:type="dxa"/>
            <w:shd w:val="clear" w:color="auto" w:fill="F2F2F2" w:themeFill="background1" w:themeFillShade="F2"/>
          </w:tcPr>
          <w:p w14:paraId="074B55B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obability of occurrence</w:t>
            </w:r>
          </w:p>
        </w:tc>
        <w:tc>
          <w:tcPr>
            <w:tcW w:w="4140" w:type="dxa"/>
            <w:shd w:val="clear" w:color="auto" w:fill="F2F2F2" w:themeFill="background1" w:themeFillShade="F2"/>
          </w:tcPr>
          <w:p w14:paraId="7023A38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F829CB" w:rsidRPr="006B11E7" w14:paraId="17F406EF" w14:textId="77777777" w:rsidTr="00E67A1D">
        <w:trPr>
          <w:trHeight w:val="1160"/>
        </w:trPr>
        <w:tc>
          <w:tcPr>
            <w:tcW w:w="2691" w:type="dxa"/>
          </w:tcPr>
          <w:p w14:paraId="4D9B60A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tcPr>
          <w:p w14:paraId="5CD7DB6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6008FE7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p>
        </w:tc>
        <w:tc>
          <w:tcPr>
            <w:tcW w:w="4140" w:type="dxa"/>
          </w:tcPr>
          <w:p w14:paraId="54172BB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F829CB" w:rsidRPr="006B11E7" w14:paraId="31A0C79B" w14:textId="77777777" w:rsidTr="00E67A1D">
        <w:trPr>
          <w:trHeight w:val="1565"/>
        </w:trPr>
        <w:tc>
          <w:tcPr>
            <w:tcW w:w="2691" w:type="dxa"/>
          </w:tcPr>
          <w:p w14:paraId="07BACC4E"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Project documentation corruption </w:t>
            </w:r>
          </w:p>
        </w:tc>
        <w:tc>
          <w:tcPr>
            <w:tcW w:w="1264" w:type="dxa"/>
          </w:tcPr>
          <w:p w14:paraId="243C78C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3EF1EC64"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62069576"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F829CB" w:rsidRPr="006B11E7" w14:paraId="73304D92" w14:textId="77777777" w:rsidTr="00E67A1D">
        <w:trPr>
          <w:trHeight w:val="1160"/>
        </w:trPr>
        <w:tc>
          <w:tcPr>
            <w:tcW w:w="2691" w:type="dxa"/>
          </w:tcPr>
          <w:p w14:paraId="001642D4"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710E775C"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5305F50A"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p>
        </w:tc>
        <w:tc>
          <w:tcPr>
            <w:tcW w:w="4140" w:type="dxa"/>
          </w:tcPr>
          <w:p w14:paraId="26966869"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F829CB" w:rsidRPr="006B11E7" w14:paraId="77411AFE" w14:textId="77777777" w:rsidTr="00E67A1D">
        <w:trPr>
          <w:trHeight w:val="1250"/>
        </w:trPr>
        <w:tc>
          <w:tcPr>
            <w:tcW w:w="2691" w:type="dxa"/>
          </w:tcPr>
          <w:p w14:paraId="1F1CDA8B"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30F8CDC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3FA34FC"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0CF9983"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F829CB" w:rsidRPr="006B11E7" w14:paraId="090C1CDC" w14:textId="77777777" w:rsidTr="00E67A1D">
        <w:trPr>
          <w:trHeight w:val="1700"/>
        </w:trPr>
        <w:tc>
          <w:tcPr>
            <w:tcW w:w="2691" w:type="dxa"/>
          </w:tcPr>
          <w:p w14:paraId="17B56B67"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sonal computing breaks down during the project timeline progress.</w:t>
            </w:r>
          </w:p>
        </w:tc>
        <w:tc>
          <w:tcPr>
            <w:tcW w:w="1264" w:type="dxa"/>
          </w:tcPr>
          <w:p w14:paraId="25E5FBE7"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2FD8A37"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53AC036C"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F829CB" w:rsidRPr="006B11E7" w14:paraId="0EC2A3E7" w14:textId="77777777" w:rsidTr="00E67A1D">
        <w:trPr>
          <w:trHeight w:val="1070"/>
        </w:trPr>
        <w:tc>
          <w:tcPr>
            <w:tcW w:w="2691" w:type="dxa"/>
          </w:tcPr>
          <w:p w14:paraId="30BBC724"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2ED371CB"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00C137B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F82249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5424D9FB" w14:textId="77777777" w:rsidR="008866F5" w:rsidRDefault="008866F5" w:rsidP="00F829CB">
      <w:pPr>
        <w:pStyle w:val="Heading2"/>
        <w:rPr>
          <w:rFonts w:ascii="Times New Roman" w:hAnsi="Times New Roman" w:cs="Times New Roman"/>
          <w:b/>
          <w:color w:val="6F1515"/>
          <w:sz w:val="28"/>
          <w:szCs w:val="28"/>
        </w:rPr>
      </w:pPr>
      <w:bookmarkStart w:id="79" w:name="_Toc117031221"/>
    </w:p>
    <w:p w14:paraId="5C169B3D" w14:textId="19A11810" w:rsidR="00F829CB" w:rsidRPr="006B11E7" w:rsidRDefault="00F829CB" w:rsidP="008866F5">
      <w:pPr>
        <w:pStyle w:val="Heading2"/>
        <w:spacing w:line="360" w:lineRule="auto"/>
        <w:rPr>
          <w:rFonts w:ascii="Times New Roman" w:hAnsi="Times New Roman" w:cs="Times New Roman"/>
          <w:b/>
          <w:color w:val="6F1515"/>
          <w:sz w:val="28"/>
          <w:szCs w:val="28"/>
        </w:rPr>
      </w:pPr>
      <w:bookmarkStart w:id="80" w:name="_Toc117679949"/>
      <w:r w:rsidRPr="006B11E7">
        <w:rPr>
          <w:rFonts w:ascii="Times New Roman" w:hAnsi="Times New Roman" w:cs="Times New Roman"/>
          <w:b/>
          <w:color w:val="6F1515"/>
          <w:sz w:val="28"/>
          <w:szCs w:val="28"/>
        </w:rPr>
        <w:t>13.4. Solution Methodology</w:t>
      </w:r>
      <w:bookmarkEnd w:id="79"/>
      <w:bookmarkEnd w:id="80"/>
    </w:p>
    <w:p w14:paraId="6A4E4BD6" w14:textId="50B64402" w:rsidR="00F829CB" w:rsidRPr="006B11E7"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ata collection, data preprocessing, data visualization, model training, model evaluation, and model deployment are the main phases that all machine/deep learning model developments go through. Regarding a few earlier studies on transformers, the author followed the general principles and experimented with a variety of pre-trained transformer models in order to determine which performs the best</w:t>
      </w:r>
      <w:r w:rsidR="00B940C7">
        <w:rPr>
          <w:rFonts w:ascii="Times New Roman" w:hAnsi="Times New Roman" w:cs="Times New Roman"/>
          <w:sz w:val="24"/>
          <w:szCs w:val="24"/>
        </w:rPr>
        <w:t xml:space="preserve"> </w:t>
      </w:r>
      <w:r w:rsidR="00B940C7">
        <w:rPr>
          <w:rFonts w:ascii="Times New Roman" w:hAnsi="Times New Roman" w:cs="Times New Roman"/>
          <w:sz w:val="24"/>
          <w:szCs w:val="24"/>
        </w:rPr>
        <w:fldChar w:fldCharType="begin"/>
      </w:r>
      <w:r w:rsidR="00B940C7">
        <w:rPr>
          <w:rFonts w:ascii="Times New Roman" w:hAnsi="Times New Roman" w:cs="Times New Roman"/>
          <w:sz w:val="24"/>
          <w:szCs w:val="24"/>
        </w:rPr>
        <w:instrText xml:space="preserve"> ADDIN ZOTERO_ITEM CSL_CITATION {"citationID":"PPcztTl1","properties":{"formattedCitation":"(Suresh and Guttag, 2021)","plainCitation":"(Suresh and Guttag, 2021)","noteIndex":0},"citationItems":[{"id":114,"uris":["http://zotero.org/users/local/70QdCwYM/items/3GWLUZDL"],"itemData":{"id":114,"type":"paper-conference","abstract":"As machine learning (ML) increasingly affects people and society, awareness of its potential unwanted consequences has also grown. To anticipate, prevent, and mitigate undesirable downstream consequences, it is critical that we understand when and how harm might be introduced throughout the ML life cycle. In this paper, we provide a framework that identifies seven distinct potential sources of downstream harm in machine learning, spanning data collection, development, and deployment. In doing so, we aim to facilitate more productive and precise communication around these issues, as well as more direct, application-grounded ways to mitigate them.","container-title":"Equity and Access in Algorithms, Mechanisms, and Optimization","DOI":"10.1145/3465416.3483305","language":"en","note":"arXiv:1901.10002 [cs, stat]","page":"1-9","source":"arXiv.org","title":"A Framework for Understanding Sources of Harm throughout the Machine Learning Life Cycle","URL":"http://arxiv.org/abs/1901.10002","author":[{"family":"Suresh","given":"Harini"},{"family":"Guttag","given":"John V."}],"accessed":{"date-parts":[["2022",10,25]]},"issued":{"date-parts":[["2021",10,5]]}}}],"schema":"https://github.com/citation-style-language/schema/raw/master/csl-citation.json"} </w:instrText>
      </w:r>
      <w:r w:rsidR="00B940C7">
        <w:rPr>
          <w:rFonts w:ascii="Times New Roman" w:hAnsi="Times New Roman" w:cs="Times New Roman"/>
          <w:sz w:val="24"/>
          <w:szCs w:val="24"/>
        </w:rPr>
        <w:fldChar w:fldCharType="separate"/>
      </w:r>
      <w:r w:rsidR="00B940C7" w:rsidRPr="00B940C7">
        <w:rPr>
          <w:rFonts w:ascii="Times New Roman" w:hAnsi="Times New Roman" w:cs="Times New Roman"/>
          <w:sz w:val="24"/>
        </w:rPr>
        <w:t>(</w:t>
      </w:r>
      <w:r w:rsidR="00AE5E2A" w:rsidRPr="00AE5E2A">
        <w:rPr>
          <w:rFonts w:ascii="Times New Roman" w:hAnsi="Times New Roman" w:cs="Times New Roman"/>
          <w:sz w:val="24"/>
        </w:rPr>
        <w:t xml:space="preserve"> </w:t>
      </w:r>
      <w:r w:rsidR="00AE5E2A" w:rsidRPr="00DD5924">
        <w:rPr>
          <w:rFonts w:ascii="Times New Roman" w:hAnsi="Times New Roman" w:cs="Times New Roman"/>
          <w:sz w:val="24"/>
        </w:rPr>
        <w:t>Ashmore, Calinescu and Paterson, 2019</w:t>
      </w:r>
      <w:r w:rsidR="00B940C7" w:rsidRPr="00B940C7">
        <w:rPr>
          <w:rFonts w:ascii="Times New Roman" w:hAnsi="Times New Roman" w:cs="Times New Roman"/>
          <w:sz w:val="24"/>
        </w:rPr>
        <w:t>)</w:t>
      </w:r>
      <w:r w:rsidR="00B940C7">
        <w:rPr>
          <w:rFonts w:ascii="Times New Roman" w:hAnsi="Times New Roman" w:cs="Times New Roman"/>
          <w:sz w:val="24"/>
          <w:szCs w:val="24"/>
        </w:rPr>
        <w:fldChar w:fldCharType="end"/>
      </w:r>
      <w:r w:rsidR="00B940C7">
        <w:rPr>
          <w:rFonts w:ascii="Times New Roman" w:hAnsi="Times New Roman" w:cs="Times New Roman"/>
          <w:sz w:val="24"/>
          <w:szCs w:val="24"/>
        </w:rPr>
        <w:t xml:space="preserve">. </w:t>
      </w:r>
      <w:r w:rsidRPr="006B11E7">
        <w:rPr>
          <w:rFonts w:ascii="Times New Roman" w:hAnsi="Times New Roman" w:cs="Times New Roman"/>
          <w:sz w:val="24"/>
          <w:szCs w:val="24"/>
        </w:rPr>
        <w:t>The same process will be followed in this project, but the phase for tweaking the hyperparameters will be included as an extra step.</w:t>
      </w:r>
    </w:p>
    <w:p w14:paraId="3997F9C6" w14:textId="77777777" w:rsidR="00F65430" w:rsidRDefault="00F65430" w:rsidP="00CF5C88">
      <w:pPr>
        <w:pStyle w:val="Caption"/>
        <w:rPr>
          <w:rFonts w:cs="Times New Roman"/>
          <w:color w:val="auto"/>
          <w:szCs w:val="24"/>
        </w:rPr>
      </w:pPr>
      <w:bookmarkStart w:id="81" w:name="_Toc117030545"/>
      <w:bookmarkStart w:id="82" w:name="_Toc117030586"/>
      <w:bookmarkStart w:id="83" w:name="_Toc117550684"/>
    </w:p>
    <w:p w14:paraId="780FB0F0" w14:textId="77777777" w:rsidR="00F65430" w:rsidRDefault="00F65430" w:rsidP="00CF5C88">
      <w:pPr>
        <w:pStyle w:val="Caption"/>
        <w:rPr>
          <w:rFonts w:cs="Times New Roman"/>
          <w:color w:val="auto"/>
          <w:szCs w:val="24"/>
        </w:rPr>
      </w:pPr>
    </w:p>
    <w:p w14:paraId="699FDB59" w14:textId="77777777" w:rsidR="00F65430" w:rsidRDefault="00F65430" w:rsidP="00CF5C88">
      <w:pPr>
        <w:pStyle w:val="Caption"/>
        <w:rPr>
          <w:rFonts w:cs="Times New Roman"/>
          <w:color w:val="auto"/>
          <w:szCs w:val="24"/>
        </w:rPr>
      </w:pPr>
    </w:p>
    <w:p w14:paraId="2FEE60E4" w14:textId="77777777" w:rsidR="00F65430" w:rsidRDefault="00F65430" w:rsidP="00CF5C88">
      <w:pPr>
        <w:pStyle w:val="Caption"/>
        <w:rPr>
          <w:rFonts w:cs="Times New Roman"/>
          <w:color w:val="auto"/>
          <w:szCs w:val="24"/>
        </w:rPr>
      </w:pPr>
    </w:p>
    <w:p w14:paraId="3055D9EA" w14:textId="77777777" w:rsidR="00F65430" w:rsidRDefault="00F65430" w:rsidP="00CF5C88">
      <w:pPr>
        <w:pStyle w:val="Caption"/>
        <w:rPr>
          <w:rFonts w:cs="Times New Roman"/>
          <w:color w:val="auto"/>
          <w:szCs w:val="24"/>
        </w:rPr>
      </w:pPr>
    </w:p>
    <w:p w14:paraId="7EF7076A" w14:textId="4BF926C2" w:rsidR="00CF5C88" w:rsidRPr="00343740" w:rsidRDefault="00CF5C88" w:rsidP="00CF5C88">
      <w:pPr>
        <w:pStyle w:val="Caption"/>
        <w:rPr>
          <w:rFonts w:cs="Times New Roman"/>
          <w:color w:val="auto"/>
          <w:szCs w:val="24"/>
        </w:rPr>
      </w:pPr>
      <w:r w:rsidRPr="00DD5924">
        <w:rPr>
          <w:rFonts w:cs="Times New Roman"/>
          <w:color w:val="auto"/>
          <w:szCs w:val="24"/>
        </w:rPr>
        <w:lastRenderedPageBreak/>
        <w:t>Figure 1</w:t>
      </w:r>
      <w:r w:rsidR="002D3F84" w:rsidRPr="00DD5924">
        <w:rPr>
          <w:rFonts w:cs="Times New Roman"/>
          <w:color w:val="auto"/>
          <w:szCs w:val="24"/>
        </w:rPr>
        <w:fldChar w:fldCharType="begin"/>
      </w:r>
      <w:r w:rsidR="002D3F84" w:rsidRPr="00DD5924">
        <w:rPr>
          <w:rFonts w:cs="Times New Roman"/>
          <w:color w:val="auto"/>
          <w:szCs w:val="24"/>
        </w:rPr>
        <w:instrText xml:space="preserve"> SEQ Figure \* ARABIC </w:instrText>
      </w:r>
      <w:r w:rsidR="002D3F84" w:rsidRPr="00DD5924">
        <w:rPr>
          <w:rFonts w:cs="Times New Roman"/>
          <w:color w:val="auto"/>
          <w:szCs w:val="24"/>
        </w:rPr>
        <w:fldChar w:fldCharType="separate"/>
      </w:r>
      <w:r w:rsidR="00975C67">
        <w:rPr>
          <w:rFonts w:cs="Times New Roman"/>
          <w:noProof/>
          <w:color w:val="auto"/>
          <w:szCs w:val="24"/>
        </w:rPr>
        <w:t>2</w:t>
      </w:r>
      <w:r w:rsidR="002D3F84" w:rsidRPr="00DD5924">
        <w:rPr>
          <w:rFonts w:cs="Times New Roman"/>
          <w:color w:val="auto"/>
          <w:szCs w:val="24"/>
        </w:rPr>
        <w:fldChar w:fldCharType="end"/>
      </w:r>
      <w:r w:rsidRPr="00DD5924">
        <w:rPr>
          <w:rFonts w:cs="Times New Roman"/>
          <w:color w:val="auto"/>
          <w:szCs w:val="24"/>
        </w:rPr>
        <w:t xml:space="preserve">.2 </w:t>
      </w:r>
      <w:r w:rsidR="00DD5924" w:rsidRPr="00DD5924">
        <w:rPr>
          <w:rFonts w:cs="Times New Roman"/>
          <w:color w:val="auto"/>
          <w:szCs w:val="24"/>
        </w:rPr>
        <w:t>–</w:t>
      </w:r>
      <w:r w:rsidRPr="00DD5924">
        <w:rPr>
          <w:rFonts w:cs="Times New Roman"/>
          <w:color w:val="auto"/>
          <w:szCs w:val="24"/>
        </w:rPr>
        <w:t xml:space="preserve"> </w:t>
      </w:r>
      <w:bookmarkEnd w:id="81"/>
      <w:bookmarkEnd w:id="82"/>
      <w:bookmarkEnd w:id="83"/>
      <w:r w:rsidR="00627EB9">
        <w:rPr>
          <w:rFonts w:cs="Times New Roman"/>
          <w:color w:val="auto"/>
          <w:szCs w:val="24"/>
        </w:rPr>
        <w:t>Model</w:t>
      </w:r>
      <w:r w:rsidR="00E33A7F">
        <w:rPr>
          <w:rFonts w:cs="Times New Roman"/>
          <w:color w:val="auto"/>
          <w:szCs w:val="24"/>
        </w:rPr>
        <w:t xml:space="preserve"> </w:t>
      </w:r>
      <w:r w:rsidR="00627EB9">
        <w:rPr>
          <w:rFonts w:cs="Times New Roman"/>
          <w:color w:val="auto"/>
          <w:szCs w:val="24"/>
        </w:rPr>
        <w:t>development flow (Self-composed)</w:t>
      </w:r>
    </w:p>
    <w:p w14:paraId="61E328A2" w14:textId="6F1E95A4" w:rsidR="00F829CB" w:rsidRPr="00CF5C88" w:rsidRDefault="00C16C80" w:rsidP="00DD5924">
      <w:pPr>
        <w:keepNext/>
        <w:spacing w:line="360" w:lineRule="auto"/>
        <w:jc w:val="center"/>
      </w:pPr>
      <w:r>
        <w:rPr>
          <w:rFonts w:ascii="Times New Roman" w:hAnsi="Times New Roman" w:cs="Times New Roman"/>
          <w:b/>
          <w:noProof/>
          <w:color w:val="000000" w:themeColor="text1"/>
          <w:sz w:val="28"/>
          <w:szCs w:val="28"/>
        </w:rPr>
        <w:drawing>
          <wp:inline distT="0" distB="0" distL="0" distR="0" wp14:anchorId="3B11DE3E" wp14:editId="3D292934">
            <wp:extent cx="4813300" cy="3159125"/>
            <wp:effectExtent l="0" t="0" r="635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3300" cy="3159125"/>
                    </a:xfrm>
                    <a:prstGeom prst="rect">
                      <a:avLst/>
                    </a:prstGeom>
                    <a:noFill/>
                    <a:ln>
                      <a:noFill/>
                    </a:ln>
                  </pic:spPr>
                </pic:pic>
              </a:graphicData>
            </a:graphic>
          </wp:inline>
        </w:drawing>
      </w:r>
    </w:p>
    <w:p w14:paraId="629AAC83" w14:textId="7BC0F79C" w:rsidR="00F829CB" w:rsidRPr="006B11E7" w:rsidRDefault="00F829CB" w:rsidP="008866F5">
      <w:pPr>
        <w:pStyle w:val="Heading3"/>
        <w:spacing w:line="360" w:lineRule="auto"/>
        <w:rPr>
          <w:rFonts w:ascii="Times New Roman" w:hAnsi="Times New Roman" w:cs="Times New Roman"/>
          <w:b/>
          <w:color w:val="6F1515"/>
          <w:sz w:val="24"/>
          <w:szCs w:val="24"/>
        </w:rPr>
      </w:pPr>
      <w:bookmarkStart w:id="84" w:name="_Toc117031222"/>
      <w:bookmarkStart w:id="85" w:name="_Toc117679950"/>
      <w:r w:rsidRPr="006B11E7">
        <w:rPr>
          <w:rFonts w:ascii="Times New Roman" w:hAnsi="Times New Roman" w:cs="Times New Roman"/>
          <w:b/>
          <w:color w:val="6F1515"/>
          <w:sz w:val="24"/>
          <w:szCs w:val="24"/>
        </w:rPr>
        <w:t xml:space="preserve">13.4.1 Data </w:t>
      </w:r>
      <w:bookmarkEnd w:id="84"/>
      <w:r w:rsidR="00C16C80">
        <w:rPr>
          <w:rFonts w:ascii="Times New Roman" w:hAnsi="Times New Roman" w:cs="Times New Roman"/>
          <w:b/>
          <w:color w:val="6F1515"/>
          <w:sz w:val="24"/>
          <w:szCs w:val="24"/>
        </w:rPr>
        <w:t>Collection</w:t>
      </w:r>
      <w:bookmarkEnd w:id="85"/>
      <w:r w:rsidRPr="006B11E7">
        <w:rPr>
          <w:rFonts w:ascii="Times New Roman" w:hAnsi="Times New Roman" w:cs="Times New Roman"/>
          <w:b/>
          <w:color w:val="6F1515"/>
          <w:sz w:val="24"/>
          <w:szCs w:val="24"/>
        </w:rPr>
        <w:t xml:space="preserve"> </w:t>
      </w:r>
    </w:p>
    <w:p w14:paraId="62D8F960" w14:textId="7E074B9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Data gathering techniques often fall into one of two categories: primary or secondary. In contrast to secondary data collecting methods, which use data that has already been </w:t>
      </w:r>
      <w:r w:rsidRPr="006B11E7">
        <w:rPr>
          <w:rFonts w:ascii="Times New Roman" w:hAnsi="Times New Roman" w:cs="Times New Roman"/>
          <w:sz w:val="24"/>
          <w:szCs w:val="24"/>
        </w:rPr>
        <w:t>gathered, primary data refers to information that was obtained directly by the researcher</w:t>
      </w:r>
      <w:r w:rsidR="00A25478">
        <w:rPr>
          <w:rFonts w:ascii="Times New Roman" w:hAnsi="Times New Roman" w:cs="Times New Roman"/>
          <w:sz w:val="24"/>
          <w:szCs w:val="24"/>
        </w:rPr>
        <w:t xml:space="preserve"> </w:t>
      </w:r>
      <w:r w:rsidR="00A25478">
        <w:rPr>
          <w:rFonts w:ascii="Times New Roman" w:hAnsi="Times New Roman" w:cs="Times New Roman"/>
          <w:sz w:val="24"/>
          <w:szCs w:val="24"/>
        </w:rPr>
        <w:fldChar w:fldCharType="begin"/>
      </w:r>
      <w:r w:rsidR="00A25478">
        <w:rPr>
          <w:rFonts w:ascii="Times New Roman" w:hAnsi="Times New Roman" w:cs="Times New Roman"/>
          <w:sz w:val="24"/>
          <w:szCs w:val="24"/>
        </w:rPr>
        <w:instrText xml:space="preserve"> ADDIN ZOTERO_ITEM CSL_CITATION {"citationID":"3uuBikhr","properties":{"formattedCitation":"(Devi and Pavithra, 2022)","plainCitation":"(Devi and Pavithra, 2022)","noteIndex":0},"citationItems":[{"id":112,"uris":["http://zotero.org/users/local/70QdCwYM/items/B9WBREBW"],"itemData":{"id":112,"type":"article-journal","abstract":"Machine learning has arisen in the multidisciplinary agriculture technologies sector, together with big data technologies and high-performance computing, to create new prospects for data intensive science. The scientific study of algorithms and statistical models that computer systems employ to complete a certain task without being explicitly taught is known as machine learning (ML). Many applications that we use on a daily basis involve learning algorithms. When you use a web search engine like Google to search the internet, one of the reasons it works so effectively is because it uses a learning algorithm to rank web sites. A quick assessment and future outlook on the broad uses of machine learning algorithms are presented in this study.","container-title":"SSRN Electronic Journal","DOI":"10.2139/ssrn.4140255","ISSN":"1556-5068","journalAbbreviation":"SSRN Journal","language":"en","source":"DOI.org (Crossref)","title":"Machine Learning: Life Cycle and its Techniques","title-short":"Machine Learning","URL":"https://www.ssrn.com/abstract=4140255","author":[{"family":"Devi","given":"Anusuya"},{"family":"Pavithra","given":"K."}],"accessed":{"date-parts":[["2022",10,25]]},"issued":{"date-parts":[["2022"]]}}}],"schema":"https://github.com/citation-style-language/schema/raw/master/csl-citation.json"} </w:instrText>
      </w:r>
      <w:r w:rsidR="00A25478">
        <w:rPr>
          <w:rFonts w:ascii="Times New Roman" w:hAnsi="Times New Roman" w:cs="Times New Roman"/>
          <w:sz w:val="24"/>
          <w:szCs w:val="24"/>
        </w:rPr>
        <w:fldChar w:fldCharType="separate"/>
      </w:r>
      <w:r w:rsidR="00A25478" w:rsidRPr="00A25478">
        <w:rPr>
          <w:rFonts w:ascii="Times New Roman" w:hAnsi="Times New Roman" w:cs="Times New Roman"/>
          <w:sz w:val="24"/>
        </w:rPr>
        <w:t>(Devi and Pavithra, 2022)</w:t>
      </w:r>
      <w:r w:rsidR="00A25478">
        <w:rPr>
          <w:rFonts w:ascii="Times New Roman" w:hAnsi="Times New Roman" w:cs="Times New Roman"/>
          <w:sz w:val="24"/>
          <w:szCs w:val="24"/>
        </w:rPr>
        <w:fldChar w:fldCharType="end"/>
      </w:r>
      <w:r w:rsidR="00A25478">
        <w:rPr>
          <w:rFonts w:ascii="Times New Roman" w:hAnsi="Times New Roman" w:cs="Times New Roman"/>
          <w:sz w:val="24"/>
          <w:szCs w:val="24"/>
          <w:shd w:val="clear" w:color="auto" w:fill="FFFFFF"/>
        </w:rPr>
        <w:t xml:space="preserve">. </w:t>
      </w:r>
      <w:r w:rsidRPr="006B11E7">
        <w:rPr>
          <w:rFonts w:ascii="Times New Roman" w:hAnsi="Times New Roman" w:cs="Times New Roman"/>
          <w:sz w:val="24"/>
          <w:szCs w:val="24"/>
        </w:rPr>
        <w:t>Secondary data gathering is the method utilized in this project.</w:t>
      </w:r>
    </w:p>
    <w:p w14:paraId="38E3C545" w14:textId="5B1D571D" w:rsidR="00F829CB" w:rsidRPr="006B11E7" w:rsidRDefault="00F829CB" w:rsidP="008866F5">
      <w:pPr>
        <w:pStyle w:val="Heading3"/>
        <w:spacing w:line="360" w:lineRule="auto"/>
        <w:rPr>
          <w:rFonts w:ascii="Times New Roman" w:hAnsi="Times New Roman" w:cs="Times New Roman"/>
          <w:b/>
          <w:color w:val="6F1515"/>
          <w:sz w:val="24"/>
          <w:szCs w:val="24"/>
        </w:rPr>
      </w:pPr>
      <w:bookmarkStart w:id="86" w:name="_Toc117031223"/>
      <w:bookmarkStart w:id="87" w:name="_Toc117679951"/>
      <w:r w:rsidRPr="006B11E7">
        <w:rPr>
          <w:rFonts w:ascii="Times New Roman" w:hAnsi="Times New Roman" w:cs="Times New Roman"/>
          <w:b/>
          <w:color w:val="6F1515"/>
          <w:sz w:val="24"/>
          <w:szCs w:val="24"/>
        </w:rPr>
        <w:t xml:space="preserve">13.4.2. Data </w:t>
      </w:r>
      <w:bookmarkEnd w:id="86"/>
      <w:r w:rsidR="00C16C80">
        <w:rPr>
          <w:rFonts w:ascii="Times New Roman" w:hAnsi="Times New Roman" w:cs="Times New Roman"/>
          <w:b/>
          <w:color w:val="6F1515"/>
          <w:sz w:val="24"/>
          <w:szCs w:val="24"/>
        </w:rPr>
        <w:t>Pre-processing</w:t>
      </w:r>
      <w:bookmarkEnd w:id="87"/>
    </w:p>
    <w:p w14:paraId="1513C967" w14:textId="45323855" w:rsidR="00F829CB" w:rsidRPr="006B11E7" w:rsidRDefault="00C16C80" w:rsidP="00F829CB">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is step involves in</w:t>
      </w:r>
      <w:r w:rsidR="00F829CB" w:rsidRPr="006B11E7">
        <w:rPr>
          <w:rFonts w:ascii="Times New Roman" w:hAnsi="Times New Roman" w:cs="Times New Roman"/>
          <w:color w:val="000000" w:themeColor="text1"/>
          <w:sz w:val="24"/>
          <w:szCs w:val="28"/>
        </w:rPr>
        <w:t xml:space="preserve"> preparing the data before it is subjected to the training processing by using a series of techniques as follows: </w:t>
      </w:r>
    </w:p>
    <w:p w14:paraId="33222606"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Lower casing</w:t>
      </w:r>
      <w:r w:rsidRPr="006B11E7">
        <w:rPr>
          <w:rFonts w:ascii="Times New Roman" w:hAnsi="Times New Roman" w:cs="Times New Roman"/>
          <w:color w:val="000000" w:themeColor="text1"/>
          <w:sz w:val="24"/>
          <w:szCs w:val="28"/>
        </w:rPr>
        <w:t>: Creating a common casing out of every text context.</w:t>
      </w:r>
    </w:p>
    <w:p w14:paraId="40197119"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Punctuation removal</w:t>
      </w:r>
      <w:r w:rsidRPr="006B11E7">
        <w:rPr>
          <w:rFonts w:ascii="Times New Roman" w:hAnsi="Times New Roman" w:cs="Times New Roman"/>
          <w:color w:val="000000" w:themeColor="text1"/>
          <w:sz w:val="24"/>
          <w:szCs w:val="28"/>
        </w:rPr>
        <w:t>: Remove any characters that don't have significant meaning.</w:t>
      </w:r>
    </w:p>
    <w:p w14:paraId="2B149969"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Stopwords removal</w:t>
      </w:r>
      <w:r w:rsidRPr="006B11E7">
        <w:rPr>
          <w:rFonts w:ascii="Times New Roman" w:hAnsi="Times New Roman" w:cs="Times New Roman"/>
          <w:color w:val="000000" w:themeColor="text1"/>
          <w:sz w:val="24"/>
          <w:szCs w:val="28"/>
        </w:rPr>
        <w:t>: Elimination of terms that are used frequently but don't add much sense to the context, such "the" and "a".</w:t>
      </w:r>
    </w:p>
    <w:p w14:paraId="504E160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Contraction mapping</w:t>
      </w:r>
      <w:r w:rsidRPr="006B11E7">
        <w:rPr>
          <w:rFonts w:ascii="Times New Roman" w:hAnsi="Times New Roman" w:cs="Times New Roman"/>
          <w:color w:val="000000" w:themeColor="text1"/>
          <w:sz w:val="24"/>
          <w:szCs w:val="28"/>
        </w:rPr>
        <w:t>: Adding more detail to abbreviated words like "don't" into "do not".</w:t>
      </w:r>
    </w:p>
    <w:p w14:paraId="5EAEFB6E"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Stemming</w:t>
      </w:r>
      <w:r w:rsidRPr="006B11E7">
        <w:rPr>
          <w:rFonts w:ascii="Times New Roman" w:hAnsi="Times New Roman" w:cs="Times New Roman"/>
          <w:color w:val="000000" w:themeColor="text1"/>
          <w:sz w:val="24"/>
          <w:szCs w:val="28"/>
        </w:rPr>
        <w:t>: A method of reducing a word to its word stem.</w:t>
      </w:r>
    </w:p>
    <w:p w14:paraId="79F08758"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Lemmatization</w:t>
      </w:r>
      <w:r w:rsidRPr="006B11E7">
        <w:rPr>
          <w:rFonts w:ascii="Times New Roman" w:hAnsi="Times New Roman" w:cs="Times New Roman"/>
          <w:color w:val="000000" w:themeColor="text1"/>
          <w:sz w:val="24"/>
          <w:szCs w:val="28"/>
        </w:rPr>
        <w:t>: Grouping different inflected of words into the root form.</w:t>
      </w:r>
    </w:p>
    <w:p w14:paraId="1B8539C0"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88" w:name="_Toc117031224"/>
      <w:bookmarkStart w:id="89" w:name="_Toc117679952"/>
      <w:r w:rsidRPr="006B11E7">
        <w:rPr>
          <w:rFonts w:ascii="Times New Roman" w:hAnsi="Times New Roman" w:cs="Times New Roman"/>
          <w:b/>
          <w:color w:val="6F1515"/>
          <w:sz w:val="24"/>
          <w:szCs w:val="24"/>
        </w:rPr>
        <w:lastRenderedPageBreak/>
        <w:t>13.4.3. Data Analysis</w:t>
      </w:r>
      <w:bookmarkEnd w:id="88"/>
      <w:bookmarkEnd w:id="89"/>
    </w:p>
    <w:p w14:paraId="61053B1D" w14:textId="6B93FFBB" w:rsidR="00F829CB" w:rsidRPr="006B11E7" w:rsidRDefault="00F829CB" w:rsidP="00F829CB">
      <w:pPr>
        <w:spacing w:line="360" w:lineRule="auto"/>
        <w:jc w:val="both"/>
        <w:rPr>
          <w:rFonts w:ascii="Times New Roman" w:hAnsi="Times New Roman" w:cs="Times New Roman"/>
          <w:sz w:val="24"/>
          <w:szCs w:val="28"/>
        </w:rPr>
      </w:pPr>
      <w:r w:rsidRPr="006B11E7">
        <w:rPr>
          <w:rFonts w:ascii="Times New Roman" w:hAnsi="Times New Roman" w:cs="Times New Roman"/>
          <w:color w:val="000000" w:themeColor="text1"/>
          <w:sz w:val="24"/>
          <w:szCs w:val="28"/>
        </w:rPr>
        <w:t>This procedure, also known as data visualization, involves graphically depicting the data (using maps, graphs, and charts) and identifying data patterns</w:t>
      </w:r>
      <w:r w:rsidR="00E01617">
        <w:rPr>
          <w:rFonts w:ascii="Times New Roman" w:hAnsi="Times New Roman" w:cs="Times New Roman"/>
          <w:color w:val="000000" w:themeColor="text1"/>
          <w:sz w:val="24"/>
          <w:szCs w:val="28"/>
        </w:rPr>
        <w:t xml:space="preserve"> </w:t>
      </w:r>
      <w:r w:rsidR="00E01617">
        <w:rPr>
          <w:rFonts w:ascii="Times New Roman" w:hAnsi="Times New Roman" w:cs="Times New Roman"/>
          <w:color w:val="000000" w:themeColor="text1"/>
          <w:sz w:val="24"/>
          <w:szCs w:val="28"/>
        </w:rPr>
        <w:fldChar w:fldCharType="begin"/>
      </w:r>
      <w:r w:rsidR="00E01617">
        <w:rPr>
          <w:rFonts w:ascii="Times New Roman" w:hAnsi="Times New Roman" w:cs="Times New Roman"/>
          <w:color w:val="000000" w:themeColor="text1"/>
          <w:sz w:val="24"/>
          <w:szCs w:val="28"/>
        </w:rPr>
        <w:instrText xml:space="preserve"> ADDIN ZOTERO_ITEM CSL_CITATION {"citationID":"0JEssml8","properties":{"formattedCitation":"(Suresh and Guttag, 2021)","plainCitation":"(Suresh and Guttag, 2021)","noteIndex":0},"citationItems":[{"id":114,"uris":["http://zotero.org/users/local/70QdCwYM/items/3GWLUZDL"],"itemData":{"id":114,"type":"paper-conference","abstract":"As machine learning (ML) increasingly affects people and society, awareness of its potential unwanted consequences has also grown. To anticipate, prevent, and mitigate undesirable downstream consequences, it is critical that we understand when and how harm might be introduced throughout the ML life cycle. In this paper, we provide a framework that identifies seven distinct potential sources of downstream harm in machine learning, spanning data collection, development, and deployment. In doing so, we aim to facilitate more productive and precise communication around these issues, as well as more direct, application-grounded ways to mitigate them.","container-title":"Equity and Access in Algorithms, Mechanisms, and Optimization","DOI":"10.1145/3465416.3483305","language":"en","note":"arXiv:1901.10002 [cs, stat]","page":"1-9","source":"arXiv.org","title":"A Framework for Understanding Sources of Harm throughout the Machine Learning Life Cycle","URL":"http://arxiv.org/abs/1901.10002","author":[{"family":"Suresh","given":"Harini"},{"family":"Guttag","given":"John V."}],"accessed":{"date-parts":[["2022",10,25]]},"issued":{"date-parts":[["2021",10,5]]}}}],"schema":"https://github.com/citation-style-language/schema/raw/master/csl-citation.json"} </w:instrText>
      </w:r>
      <w:r w:rsidR="00E01617">
        <w:rPr>
          <w:rFonts w:ascii="Times New Roman" w:hAnsi="Times New Roman" w:cs="Times New Roman"/>
          <w:color w:val="000000" w:themeColor="text1"/>
          <w:sz w:val="24"/>
          <w:szCs w:val="28"/>
        </w:rPr>
        <w:fldChar w:fldCharType="separate"/>
      </w:r>
      <w:r w:rsidR="00E01617" w:rsidRPr="00E01617">
        <w:rPr>
          <w:rFonts w:ascii="Times New Roman" w:hAnsi="Times New Roman" w:cs="Times New Roman"/>
          <w:sz w:val="24"/>
        </w:rPr>
        <w:t>(Suresh and Guttag, 2021)</w:t>
      </w:r>
      <w:r w:rsidR="00E01617">
        <w:rPr>
          <w:rFonts w:ascii="Times New Roman" w:hAnsi="Times New Roman" w:cs="Times New Roman"/>
          <w:color w:val="000000" w:themeColor="text1"/>
          <w:sz w:val="24"/>
          <w:szCs w:val="28"/>
        </w:rPr>
        <w:fldChar w:fldCharType="end"/>
      </w:r>
      <w:r w:rsidR="00E01617">
        <w:rPr>
          <w:rFonts w:ascii="Times New Roman" w:hAnsi="Times New Roman" w:cs="Times New Roman"/>
          <w:color w:val="000000" w:themeColor="text1"/>
          <w:sz w:val="24"/>
          <w:szCs w:val="28"/>
        </w:rPr>
        <w:t xml:space="preserve">. </w:t>
      </w:r>
      <w:r w:rsidRPr="006B11E7">
        <w:rPr>
          <w:rFonts w:ascii="Times New Roman" w:hAnsi="Times New Roman" w:cs="Times New Roman"/>
          <w:sz w:val="24"/>
          <w:szCs w:val="28"/>
        </w:rPr>
        <w:t>Where necessary, data visualization will be used in this project.</w:t>
      </w:r>
    </w:p>
    <w:p w14:paraId="20B9A280"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90" w:name="_Toc117031225"/>
      <w:bookmarkStart w:id="91" w:name="_Toc117679953"/>
      <w:r w:rsidRPr="006B11E7">
        <w:rPr>
          <w:rFonts w:ascii="Times New Roman" w:hAnsi="Times New Roman" w:cs="Times New Roman"/>
          <w:b/>
          <w:color w:val="6F1515"/>
          <w:sz w:val="24"/>
          <w:szCs w:val="24"/>
        </w:rPr>
        <w:t>13.4.4. Model Selection and Training</w:t>
      </w:r>
      <w:bookmarkEnd w:id="90"/>
      <w:bookmarkEnd w:id="91"/>
    </w:p>
    <w:p w14:paraId="0C9BCF9C"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The author will experiment with tuning hyperparameters while utilizing various pretrained model transformer architectures. This transformer architecture is the optimum option since it dominates the field of natural language processing. Using pertained model, the author is able to achieve stronger performanc</w:t>
      </w:r>
      <w:r w:rsidRPr="006B11E7">
        <w:rPr>
          <w:rFonts w:ascii="Times New Roman" w:hAnsi="Times New Roman" w:cs="Times New Roman"/>
          <w:sz w:val="24"/>
          <w:szCs w:val="28"/>
        </w:rPr>
        <w:t xml:space="preserve">e than creating a model from scratch as a result of their extensive corpus data training.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uoY7WBH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Wolf et al., 2020)</w:t>
      </w:r>
      <w:r w:rsidRPr="006B11E7">
        <w:rPr>
          <w:rFonts w:ascii="Times New Roman" w:hAnsi="Times New Roman" w:cs="Times New Roman"/>
          <w:sz w:val="24"/>
          <w:szCs w:val="28"/>
        </w:rPr>
        <w:fldChar w:fldCharType="end"/>
      </w:r>
    </w:p>
    <w:p w14:paraId="5078559C" w14:textId="77777777" w:rsidR="00F829CB" w:rsidRPr="006B11E7"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Since they are the top tier model architectures, the pre-trained models chosen for hyperparameter tweaking will include BART, T5, PEGASUS, RoBERTa, and GPT-3.</w:t>
      </w:r>
    </w:p>
    <w:p w14:paraId="33791585" w14:textId="77777777" w:rsidR="00F829CB" w:rsidRPr="006B11E7" w:rsidRDefault="00F829CB" w:rsidP="00F829CB">
      <w:pPr>
        <w:spacing w:line="240" w:lineRule="auto"/>
        <w:jc w:val="both"/>
        <w:rPr>
          <w:rFonts w:ascii="Times New Roman" w:hAnsi="Times New Roman" w:cs="Times New Roman"/>
          <w:sz w:val="24"/>
          <w:szCs w:val="24"/>
        </w:rPr>
      </w:pPr>
      <w:r w:rsidRPr="006B11E7">
        <w:rPr>
          <w:rFonts w:ascii="Times New Roman" w:hAnsi="Times New Roman" w:cs="Times New Roman"/>
          <w:b/>
          <w:sz w:val="24"/>
          <w:szCs w:val="24"/>
        </w:rPr>
        <w:t>Hyperparameter Optimization</w:t>
      </w:r>
    </w:p>
    <w:p w14:paraId="473B4C9C" w14:textId="5A0D8DA1" w:rsidR="00F829CB" w:rsidRPr="006B11E7"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This set of parameters needs to be calculated for optimal performance, so model training parameters could be set to them. Minimizing the loss and cost has the potential to stabilize the bias and variance in the model</w:t>
      </w:r>
      <w:r w:rsidR="00B940C7">
        <w:rPr>
          <w:rFonts w:ascii="Times New Roman" w:hAnsi="Times New Roman" w:cs="Times New Roman"/>
          <w:sz w:val="24"/>
          <w:szCs w:val="24"/>
        </w:rPr>
        <w:t xml:space="preserve"> </w:t>
      </w:r>
      <w:r w:rsidR="00B940C7">
        <w:rPr>
          <w:rFonts w:ascii="Times New Roman" w:hAnsi="Times New Roman" w:cs="Times New Roman"/>
          <w:sz w:val="24"/>
          <w:szCs w:val="24"/>
        </w:rPr>
        <w:fldChar w:fldCharType="begin"/>
      </w:r>
      <w:r w:rsidR="00B940C7">
        <w:rPr>
          <w:rFonts w:ascii="Times New Roman" w:hAnsi="Times New Roman" w:cs="Times New Roman"/>
          <w:sz w:val="24"/>
          <w:szCs w:val="24"/>
        </w:rPr>
        <w:instrText xml:space="preserve"> ADDIN ZOTERO_ITEM CSL_CITATION {"citationID":"APxMPwSW","properties":{"formattedCitation":"(Liu and Wang, 2021; Joy and Selvan, 2022)","plainCitation":"(Liu and Wang, 2021; Joy and Selvan, 2022)","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00B940C7">
        <w:rPr>
          <w:rFonts w:ascii="Times New Roman" w:hAnsi="Times New Roman" w:cs="Times New Roman"/>
          <w:sz w:val="24"/>
          <w:szCs w:val="24"/>
        </w:rPr>
        <w:fldChar w:fldCharType="separate"/>
      </w:r>
      <w:r w:rsidR="00B940C7" w:rsidRPr="00B940C7">
        <w:rPr>
          <w:rFonts w:ascii="Times New Roman" w:hAnsi="Times New Roman" w:cs="Times New Roman"/>
          <w:sz w:val="24"/>
        </w:rPr>
        <w:t>(Liu and Wang, 2021; Joy and Selvan, 2022)</w:t>
      </w:r>
      <w:r w:rsidR="00B940C7">
        <w:rPr>
          <w:rFonts w:ascii="Times New Roman" w:hAnsi="Times New Roman" w:cs="Times New Roman"/>
          <w:sz w:val="24"/>
          <w:szCs w:val="24"/>
        </w:rPr>
        <w:fldChar w:fldCharType="end"/>
      </w:r>
      <w:r w:rsidRPr="006B11E7">
        <w:rPr>
          <w:rFonts w:ascii="Times New Roman" w:hAnsi="Times New Roman" w:cs="Times New Roman"/>
          <w:sz w:val="24"/>
          <w:szCs w:val="24"/>
        </w:rPr>
        <w:t>. Additionally, the chosen dataset will have an impact on the estimated set of hyperparameters.</w:t>
      </w:r>
      <w:r w:rsidR="00B940C7">
        <w:rPr>
          <w:rFonts w:ascii="Times New Roman" w:hAnsi="Times New Roman" w:cs="Times New Roman"/>
          <w:sz w:val="24"/>
          <w:szCs w:val="24"/>
        </w:rPr>
        <w:t xml:space="preserve"> </w:t>
      </w:r>
    </w:p>
    <w:p w14:paraId="48F6C67A"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92" w:name="_Toc117031226"/>
      <w:bookmarkStart w:id="93" w:name="_Toc117679954"/>
      <w:r w:rsidRPr="006B11E7">
        <w:rPr>
          <w:rFonts w:ascii="Times New Roman" w:hAnsi="Times New Roman" w:cs="Times New Roman"/>
          <w:b/>
          <w:color w:val="6F1515"/>
          <w:sz w:val="24"/>
          <w:szCs w:val="24"/>
        </w:rPr>
        <w:t>13.4.5. Model Evaluation and Deployment</w:t>
      </w:r>
      <w:bookmarkEnd w:id="92"/>
      <w:bookmarkEnd w:id="93"/>
    </w:p>
    <w:p w14:paraId="3E290CF0"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There are several forms of evaluation metrics for text summarization models, including </w:t>
      </w:r>
      <w:r w:rsidRPr="006B11E7">
        <w:rPr>
          <w:rFonts w:ascii="Times New Roman" w:hAnsi="Times New Roman" w:cs="Times New Roman"/>
          <w:b/>
          <w:color w:val="000000" w:themeColor="text1"/>
          <w:sz w:val="24"/>
          <w:szCs w:val="28"/>
        </w:rPr>
        <w:t>BLEU</w:t>
      </w:r>
      <w:r w:rsidRPr="006B11E7">
        <w:rPr>
          <w:rFonts w:ascii="Times New Roman" w:hAnsi="Times New Roman" w:cs="Times New Roman"/>
          <w:color w:val="000000" w:themeColor="text1"/>
          <w:sz w:val="24"/>
          <w:szCs w:val="28"/>
        </w:rPr>
        <w:t xml:space="preserve"> and </w:t>
      </w:r>
      <w:r w:rsidRPr="006B11E7">
        <w:rPr>
          <w:rFonts w:ascii="Times New Roman" w:hAnsi="Times New Roman" w:cs="Times New Roman"/>
          <w:b/>
          <w:color w:val="000000" w:themeColor="text1"/>
          <w:sz w:val="24"/>
          <w:szCs w:val="28"/>
        </w:rPr>
        <w:t>ROUGE</w:t>
      </w:r>
      <w:r w:rsidRPr="006B11E7">
        <w:rPr>
          <w:rFonts w:ascii="Times New Roman" w:hAnsi="Times New Roman" w:cs="Times New Roman"/>
          <w:color w:val="000000" w:themeColor="text1"/>
          <w:sz w:val="24"/>
          <w:szCs w:val="28"/>
        </w:rPr>
        <w:t xml:space="preserve">. Since </w:t>
      </w:r>
      <w:r w:rsidRPr="006B11E7">
        <w:rPr>
          <w:rFonts w:ascii="Times New Roman" w:hAnsi="Times New Roman" w:cs="Times New Roman"/>
          <w:b/>
          <w:color w:val="000000" w:themeColor="text1"/>
          <w:sz w:val="24"/>
          <w:szCs w:val="28"/>
        </w:rPr>
        <w:t>ROUGE</w:t>
      </w:r>
      <w:r w:rsidRPr="006B11E7">
        <w:rPr>
          <w:rFonts w:ascii="Times New Roman" w:hAnsi="Times New Roman" w:cs="Times New Roman"/>
          <w:color w:val="000000" w:themeColor="text1"/>
          <w:sz w:val="24"/>
          <w:szCs w:val="28"/>
        </w:rPr>
        <w:t xml:space="preserve"> is more credible than </w:t>
      </w:r>
      <w:r w:rsidRPr="006B11E7">
        <w:rPr>
          <w:rFonts w:ascii="Times New Roman" w:hAnsi="Times New Roman" w:cs="Times New Roman"/>
          <w:b/>
          <w:color w:val="000000" w:themeColor="text1"/>
          <w:sz w:val="24"/>
          <w:szCs w:val="28"/>
        </w:rPr>
        <w:t>BLEU</w:t>
      </w:r>
      <w:r w:rsidRPr="006B11E7">
        <w:rPr>
          <w:rFonts w:ascii="Times New Roman" w:hAnsi="Times New Roman" w:cs="Times New Roman"/>
          <w:color w:val="000000" w:themeColor="text1"/>
          <w:sz w:val="24"/>
          <w:szCs w:val="28"/>
        </w:rPr>
        <w:t xml:space="preserve">, it will be utilized for model </w:t>
      </w:r>
      <w:r w:rsidRPr="006B11E7">
        <w:rPr>
          <w:rFonts w:ascii="Times New Roman" w:hAnsi="Times New Roman" w:cs="Times New Roman"/>
          <w:sz w:val="24"/>
          <w:szCs w:val="28"/>
        </w:rPr>
        <w:t xml:space="preserve">evaluation and choosing the optimal model architecture to apply.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oY8x63Qi","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Steinberger and Jezek, 2009)</w:t>
      </w:r>
      <w:r w:rsidRPr="006B11E7">
        <w:rPr>
          <w:rFonts w:ascii="Times New Roman" w:hAnsi="Times New Roman" w:cs="Times New Roman"/>
          <w:sz w:val="24"/>
          <w:szCs w:val="28"/>
        </w:rPr>
        <w:fldChar w:fldCharType="end"/>
      </w:r>
    </w:p>
    <w:p w14:paraId="47E22C21"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The model deployment will be done together with the backend server and hosted in cloud platforms.</w:t>
      </w:r>
    </w:p>
    <w:p w14:paraId="72852D0C" w14:textId="0D987422" w:rsidR="00F829CB" w:rsidRPr="006B11E7" w:rsidRDefault="00F829CB" w:rsidP="00E2595D">
      <w:pPr>
        <w:spacing w:line="360" w:lineRule="auto"/>
        <w:jc w:val="both"/>
        <w:rPr>
          <w:rFonts w:ascii="Times New Roman" w:hAnsi="Times New Roman" w:cs="Times New Roman"/>
          <w:sz w:val="24"/>
          <w:szCs w:val="24"/>
        </w:rPr>
        <w:sectPr w:rsidR="00F829CB" w:rsidRPr="006B11E7" w:rsidSect="00FF43C3">
          <w:headerReference w:type="default" r:id="rId16"/>
          <w:headerReference w:type="first" r:id="rId17"/>
          <w:footerReference w:type="first" r:id="rId18"/>
          <w:pgSz w:w="12240" w:h="15840"/>
          <w:pgMar w:top="1440" w:right="1440" w:bottom="1440" w:left="1440" w:header="720" w:footer="720" w:gutter="0"/>
          <w:pgNumType w:start="1"/>
          <w:cols w:space="720"/>
          <w:titlePg/>
          <w:docGrid w:linePitch="360"/>
        </w:sectPr>
      </w:pPr>
    </w:p>
    <w:p w14:paraId="3E3CA9F0" w14:textId="361ED24D" w:rsidR="00066FBE" w:rsidRPr="00DD5924" w:rsidRDefault="007E2CC9" w:rsidP="00DC1120">
      <w:pPr>
        <w:pStyle w:val="Heading1"/>
        <w:spacing w:line="360" w:lineRule="auto"/>
        <w:rPr>
          <w:rFonts w:cs="Times New Roman"/>
          <w:bCs/>
          <w:szCs w:val="32"/>
        </w:rPr>
      </w:pPr>
      <w:bookmarkStart w:id="94" w:name="_Toc117679955"/>
      <w:r w:rsidRPr="00DD5924">
        <w:rPr>
          <w:rFonts w:cs="Times New Roman"/>
          <w:bCs/>
          <w:szCs w:val="32"/>
        </w:rPr>
        <w:lastRenderedPageBreak/>
        <w:t>REFERENCES</w:t>
      </w:r>
      <w:bookmarkEnd w:id="94"/>
    </w:p>
    <w:bookmarkStart w:id="95" w:name="nakamotoref"/>
    <w:p w14:paraId="61A21B82" w14:textId="77777777" w:rsidR="00B940C7" w:rsidRPr="00037520" w:rsidRDefault="00B940C7" w:rsidP="0059710F">
      <w:pPr>
        <w:pStyle w:val="Bibliography"/>
        <w:spacing w:line="360" w:lineRule="auto"/>
        <w:ind w:left="0" w:firstLine="0"/>
        <w:jc w:val="both"/>
        <w:rPr>
          <w:rFonts w:ascii="Times New Roman" w:hAnsi="Times New Roman" w:cs="Times New Roman"/>
          <w:sz w:val="24"/>
          <w:szCs w:val="24"/>
        </w:rPr>
      </w:pPr>
      <w:r w:rsidRPr="00037520">
        <w:rPr>
          <w:rFonts w:ascii="Times New Roman" w:hAnsi="Times New Roman" w:cs="Times New Roman"/>
          <w:sz w:val="24"/>
          <w:szCs w:val="24"/>
        </w:rPr>
        <w:fldChar w:fldCharType="begin"/>
      </w:r>
      <w:r w:rsidRPr="00037520">
        <w:rPr>
          <w:rFonts w:ascii="Times New Roman" w:hAnsi="Times New Roman" w:cs="Times New Roman"/>
          <w:sz w:val="24"/>
          <w:szCs w:val="24"/>
        </w:rPr>
        <w:instrText xml:space="preserve"> ADDIN ZOTERO_BIBL {"uncited":[],"omitted":[],"custom":[]} CSL_BIBLIOGRAPHY </w:instrText>
      </w:r>
      <w:r w:rsidRPr="00037520">
        <w:rPr>
          <w:rFonts w:ascii="Times New Roman" w:hAnsi="Times New Roman" w:cs="Times New Roman"/>
          <w:sz w:val="24"/>
          <w:szCs w:val="24"/>
        </w:rPr>
        <w:fldChar w:fldCharType="separate"/>
      </w:r>
      <w:r w:rsidRPr="00037520">
        <w:rPr>
          <w:rFonts w:ascii="Times New Roman" w:hAnsi="Times New Roman" w:cs="Times New Roman"/>
          <w:sz w:val="24"/>
          <w:szCs w:val="24"/>
        </w:rPr>
        <w:t xml:space="preserve">Alsaqer, A.F. and Sasi, S. (2017). Movie review summarization and sentiment analysis using rapidminer. </w:t>
      </w:r>
      <w:r w:rsidRPr="00037520">
        <w:rPr>
          <w:rFonts w:ascii="Times New Roman" w:hAnsi="Times New Roman" w:cs="Times New Roman"/>
          <w:iCs/>
          <w:sz w:val="24"/>
          <w:szCs w:val="24"/>
        </w:rPr>
        <w:t>2017 International Conference on Networks &amp; Advances in Computational Technologies (NetACT)</w:t>
      </w:r>
      <w:r w:rsidRPr="00037520">
        <w:rPr>
          <w:rFonts w:ascii="Times New Roman" w:hAnsi="Times New Roman" w:cs="Times New Roman"/>
          <w:sz w:val="24"/>
          <w:szCs w:val="24"/>
        </w:rPr>
        <w:t>. July 2017. Thiruvanthapuram, India: IEEE, 329–335. Available from https://doi.org/10.1109/NETACT.2017.8076790 [Accessed 10 October 2022].</w:t>
      </w:r>
    </w:p>
    <w:p w14:paraId="23062245" w14:textId="77777777" w:rsidR="00B940C7" w:rsidRPr="00037520" w:rsidRDefault="00B940C7" w:rsidP="0059710F">
      <w:pPr>
        <w:pStyle w:val="Bibliography"/>
        <w:spacing w:line="360" w:lineRule="auto"/>
        <w:ind w:left="0" w:firstLine="0"/>
        <w:jc w:val="both"/>
        <w:rPr>
          <w:rFonts w:ascii="Times New Roman" w:hAnsi="Times New Roman" w:cs="Times New Roman"/>
          <w:sz w:val="24"/>
          <w:szCs w:val="24"/>
        </w:rPr>
      </w:pPr>
      <w:r w:rsidRPr="00037520">
        <w:rPr>
          <w:rFonts w:ascii="Times New Roman" w:hAnsi="Times New Roman" w:cs="Times New Roman"/>
          <w:sz w:val="24"/>
          <w:szCs w:val="24"/>
        </w:rPr>
        <w:t>Ashmore, R., Calinescu, R. and Paterson, C. (2019). Assuring the Machine Learning Lifecycle: Desiderata, Methods, and Challenges. Available from http://arxiv.org/abs/1905.04223 [Accessed 25 October 2022].</w:t>
      </w:r>
    </w:p>
    <w:p w14:paraId="3D5D74F4" w14:textId="77777777" w:rsidR="00B940C7" w:rsidRPr="00037520" w:rsidRDefault="00B940C7" w:rsidP="0059710F">
      <w:pPr>
        <w:pStyle w:val="Bibliography"/>
        <w:spacing w:line="360" w:lineRule="auto"/>
        <w:ind w:left="0" w:firstLine="0"/>
        <w:jc w:val="both"/>
        <w:rPr>
          <w:rFonts w:ascii="Times New Roman" w:hAnsi="Times New Roman" w:cs="Times New Roman"/>
          <w:sz w:val="24"/>
          <w:szCs w:val="24"/>
        </w:rPr>
      </w:pPr>
      <w:r w:rsidRPr="00037520">
        <w:rPr>
          <w:rFonts w:ascii="Times New Roman" w:hAnsi="Times New Roman" w:cs="Times New Roman"/>
          <w:sz w:val="24"/>
          <w:szCs w:val="24"/>
        </w:rPr>
        <w:t xml:space="preserve">Boorugu, R., Ramesh, G. and Madhavi, K. (2019). Summarizing Product Reviews Using Nlp Based Text Summarization. </w:t>
      </w:r>
      <w:r w:rsidRPr="00037520">
        <w:rPr>
          <w:rFonts w:ascii="Times New Roman" w:hAnsi="Times New Roman" w:cs="Times New Roman"/>
          <w:iCs/>
          <w:sz w:val="24"/>
          <w:szCs w:val="24"/>
        </w:rPr>
        <w:t>International Journal of Scientific &amp; Technology Research Volume</w:t>
      </w:r>
      <w:r w:rsidRPr="00037520">
        <w:rPr>
          <w:rFonts w:ascii="Times New Roman" w:hAnsi="Times New Roman" w:cs="Times New Roman"/>
          <w:sz w:val="24"/>
          <w:szCs w:val="24"/>
        </w:rPr>
        <w:t>, 8 (10), 1127–1133.</w:t>
      </w:r>
    </w:p>
    <w:p w14:paraId="455C7DD8" w14:textId="77777777" w:rsidR="00B940C7" w:rsidRPr="00037520" w:rsidRDefault="00B940C7" w:rsidP="0059710F">
      <w:pPr>
        <w:pStyle w:val="Bibliography"/>
        <w:spacing w:line="360" w:lineRule="auto"/>
        <w:ind w:left="0" w:firstLine="0"/>
        <w:jc w:val="both"/>
        <w:rPr>
          <w:rFonts w:ascii="Times New Roman" w:hAnsi="Times New Roman" w:cs="Times New Roman"/>
          <w:sz w:val="24"/>
          <w:szCs w:val="24"/>
        </w:rPr>
      </w:pPr>
      <w:r w:rsidRPr="00037520">
        <w:rPr>
          <w:rFonts w:ascii="Times New Roman" w:hAnsi="Times New Roman" w:cs="Times New Roman"/>
          <w:sz w:val="24"/>
          <w:szCs w:val="24"/>
        </w:rPr>
        <w:t xml:space="preserve">Dashtipour, K. et al. (2021). Sentiment Analysis of Persian Movie Reviews Using Deep Learning. </w:t>
      </w:r>
      <w:r w:rsidRPr="00037520">
        <w:rPr>
          <w:rFonts w:ascii="Times New Roman" w:hAnsi="Times New Roman" w:cs="Times New Roman"/>
          <w:iCs/>
          <w:sz w:val="24"/>
          <w:szCs w:val="24"/>
        </w:rPr>
        <w:t>Entropy</w:t>
      </w:r>
      <w:r w:rsidRPr="00037520">
        <w:rPr>
          <w:rFonts w:ascii="Times New Roman" w:hAnsi="Times New Roman" w:cs="Times New Roman"/>
          <w:sz w:val="24"/>
          <w:szCs w:val="24"/>
        </w:rPr>
        <w:t>, 23 (5), 596. Available from https://doi.org/10.3390/e23050596.</w:t>
      </w:r>
    </w:p>
    <w:p w14:paraId="0854B312" w14:textId="77777777" w:rsidR="00B940C7" w:rsidRPr="00037520" w:rsidRDefault="00B940C7" w:rsidP="0059710F">
      <w:pPr>
        <w:pStyle w:val="Bibliography"/>
        <w:spacing w:line="360" w:lineRule="auto"/>
        <w:ind w:left="0" w:firstLine="0"/>
        <w:jc w:val="both"/>
        <w:rPr>
          <w:rFonts w:ascii="Times New Roman" w:hAnsi="Times New Roman" w:cs="Times New Roman"/>
          <w:sz w:val="24"/>
          <w:szCs w:val="24"/>
        </w:rPr>
      </w:pPr>
      <w:r w:rsidRPr="00037520">
        <w:rPr>
          <w:rFonts w:ascii="Times New Roman" w:hAnsi="Times New Roman" w:cs="Times New Roman"/>
          <w:sz w:val="24"/>
          <w:szCs w:val="24"/>
        </w:rPr>
        <w:t xml:space="preserve">Devi, A. and Pavithra, K. (2022). Machine Learning: Life Cycle and its Techniques. </w:t>
      </w:r>
      <w:r w:rsidRPr="00037520">
        <w:rPr>
          <w:rFonts w:ascii="Times New Roman" w:hAnsi="Times New Roman" w:cs="Times New Roman"/>
          <w:iCs/>
          <w:sz w:val="24"/>
          <w:szCs w:val="24"/>
        </w:rPr>
        <w:t>SSRN Electronic Journal</w:t>
      </w:r>
      <w:r w:rsidRPr="00037520">
        <w:rPr>
          <w:rFonts w:ascii="Times New Roman" w:hAnsi="Times New Roman" w:cs="Times New Roman"/>
          <w:sz w:val="24"/>
          <w:szCs w:val="24"/>
        </w:rPr>
        <w:t>. Available from https://doi.org/10.2139/ssrn.4140255 [Accessed 25 October 2022].</w:t>
      </w:r>
    </w:p>
    <w:p w14:paraId="346666B9" w14:textId="77777777" w:rsidR="00B940C7" w:rsidRPr="00037520" w:rsidRDefault="00B940C7" w:rsidP="0059710F">
      <w:pPr>
        <w:pStyle w:val="Bibliography"/>
        <w:spacing w:line="360" w:lineRule="auto"/>
        <w:ind w:left="0" w:firstLine="0"/>
        <w:jc w:val="both"/>
        <w:rPr>
          <w:rFonts w:ascii="Times New Roman" w:hAnsi="Times New Roman" w:cs="Times New Roman"/>
          <w:sz w:val="24"/>
          <w:szCs w:val="24"/>
        </w:rPr>
      </w:pPr>
      <w:r w:rsidRPr="00037520">
        <w:rPr>
          <w:rFonts w:ascii="Times New Roman" w:hAnsi="Times New Roman" w:cs="Times New Roman"/>
          <w:sz w:val="24"/>
          <w:szCs w:val="24"/>
        </w:rPr>
        <w:t xml:space="preserve">Etemad, A.G., Abidi, A.I. and Chhabra, M. (2021). A Review on Abstractive Text Summarization Using Deep Learning. </w:t>
      </w:r>
      <w:r w:rsidRPr="00037520">
        <w:rPr>
          <w:rFonts w:ascii="Times New Roman" w:hAnsi="Times New Roman" w:cs="Times New Roman"/>
          <w:iCs/>
          <w:sz w:val="24"/>
          <w:szCs w:val="24"/>
        </w:rPr>
        <w:t>2021 9th International Conference on Reliability, Infocom Technologies and Optimization (Trends and Future Directions) (ICRITO)</w:t>
      </w:r>
      <w:r w:rsidRPr="00037520">
        <w:rPr>
          <w:rFonts w:ascii="Times New Roman" w:hAnsi="Times New Roman" w:cs="Times New Roman"/>
          <w:sz w:val="24"/>
          <w:szCs w:val="24"/>
        </w:rPr>
        <w:t>. 3 September 2021. Noida, India: IEEE, 1–6. Available from https://doi.org/10.1109/ICRITO51393.2021.9596500 [Accessed 10 October 2022].</w:t>
      </w:r>
    </w:p>
    <w:p w14:paraId="577F8EFD" w14:textId="77777777" w:rsidR="00B940C7" w:rsidRPr="00037520" w:rsidRDefault="00B940C7" w:rsidP="0059710F">
      <w:pPr>
        <w:pStyle w:val="Bibliography"/>
        <w:spacing w:line="360" w:lineRule="auto"/>
        <w:ind w:left="0" w:firstLine="0"/>
        <w:jc w:val="both"/>
        <w:rPr>
          <w:rFonts w:ascii="Times New Roman" w:hAnsi="Times New Roman" w:cs="Times New Roman"/>
          <w:sz w:val="24"/>
          <w:szCs w:val="24"/>
        </w:rPr>
      </w:pPr>
      <w:r w:rsidRPr="00037520">
        <w:rPr>
          <w:rFonts w:ascii="Times New Roman" w:hAnsi="Times New Roman" w:cs="Times New Roman"/>
          <w:sz w:val="24"/>
          <w:szCs w:val="24"/>
        </w:rPr>
        <w:t xml:space="preserve">Gupta, A. et al. (2021). Automated News Summarization Using Transformers. </w:t>
      </w:r>
      <w:r w:rsidRPr="00037520">
        <w:rPr>
          <w:rFonts w:ascii="Times New Roman" w:hAnsi="Times New Roman" w:cs="Times New Roman"/>
          <w:iCs/>
          <w:sz w:val="24"/>
          <w:szCs w:val="24"/>
        </w:rPr>
        <w:t>ArXiv</w:t>
      </w:r>
      <w:r w:rsidRPr="00037520">
        <w:rPr>
          <w:rFonts w:ascii="Times New Roman" w:hAnsi="Times New Roman" w:cs="Times New Roman"/>
          <w:sz w:val="24"/>
          <w:szCs w:val="24"/>
        </w:rPr>
        <w:t>, abs/2108.01064.</w:t>
      </w:r>
    </w:p>
    <w:p w14:paraId="539D5A33" w14:textId="77777777" w:rsidR="00B940C7" w:rsidRPr="00037520" w:rsidRDefault="00B940C7" w:rsidP="0059710F">
      <w:pPr>
        <w:pStyle w:val="Bibliography"/>
        <w:spacing w:line="360" w:lineRule="auto"/>
        <w:ind w:left="0" w:firstLine="0"/>
        <w:jc w:val="both"/>
        <w:rPr>
          <w:rFonts w:ascii="Times New Roman" w:hAnsi="Times New Roman" w:cs="Times New Roman"/>
          <w:sz w:val="24"/>
          <w:szCs w:val="24"/>
        </w:rPr>
      </w:pPr>
      <w:r w:rsidRPr="00037520">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037520">
        <w:rPr>
          <w:rFonts w:ascii="Times New Roman" w:hAnsi="Times New Roman" w:cs="Times New Roman"/>
          <w:iCs/>
          <w:sz w:val="24"/>
          <w:szCs w:val="24"/>
        </w:rPr>
        <w:t xml:space="preserve">2022 International Conference on Computing, Communication, Security and Intelligent Systems </w:t>
      </w:r>
      <w:r w:rsidRPr="00037520">
        <w:rPr>
          <w:rFonts w:ascii="Times New Roman" w:hAnsi="Times New Roman" w:cs="Times New Roman"/>
          <w:iCs/>
          <w:sz w:val="24"/>
          <w:szCs w:val="24"/>
        </w:rPr>
        <w:lastRenderedPageBreak/>
        <w:t>(IC3SIS)</w:t>
      </w:r>
      <w:r w:rsidRPr="00037520">
        <w:rPr>
          <w:rFonts w:ascii="Times New Roman" w:hAnsi="Times New Roman" w:cs="Times New Roman"/>
          <w:sz w:val="24"/>
          <w:szCs w:val="24"/>
        </w:rPr>
        <w:t>. 23 June 2022. Kochi, India: IEEE, 1–5. Available from https://doi.org/10.1109/IC3SIS54991.2022.9885695 [Accessed 24 October 2022].</w:t>
      </w:r>
    </w:p>
    <w:p w14:paraId="569A2BA5" w14:textId="77777777" w:rsidR="00B940C7" w:rsidRPr="00037520" w:rsidRDefault="00B940C7" w:rsidP="0059710F">
      <w:pPr>
        <w:pStyle w:val="Bibliography"/>
        <w:spacing w:line="360" w:lineRule="auto"/>
        <w:ind w:left="0" w:firstLine="0"/>
        <w:jc w:val="both"/>
        <w:rPr>
          <w:rFonts w:ascii="Times New Roman" w:hAnsi="Times New Roman" w:cs="Times New Roman"/>
          <w:sz w:val="24"/>
          <w:szCs w:val="24"/>
        </w:rPr>
      </w:pPr>
      <w:r w:rsidRPr="00037520">
        <w:rPr>
          <w:rFonts w:ascii="Times New Roman" w:hAnsi="Times New Roman" w:cs="Times New Roman"/>
          <w:sz w:val="24"/>
          <w:szCs w:val="24"/>
        </w:rPr>
        <w:t xml:space="preserve">Khan, A., Gul, M.A., Zareei, M., et al. (2020). Movie Review Summarization Using Supervised Learning and Graph-Based Ranking Algorithm. </w:t>
      </w:r>
      <w:r w:rsidRPr="00037520">
        <w:rPr>
          <w:rFonts w:ascii="Times New Roman" w:hAnsi="Times New Roman" w:cs="Times New Roman"/>
          <w:iCs/>
          <w:sz w:val="24"/>
          <w:szCs w:val="24"/>
        </w:rPr>
        <w:t>Computational Intelligence and Neuroscience</w:t>
      </w:r>
      <w:r w:rsidRPr="00037520">
        <w:rPr>
          <w:rFonts w:ascii="Times New Roman" w:hAnsi="Times New Roman" w:cs="Times New Roman"/>
          <w:sz w:val="24"/>
          <w:szCs w:val="24"/>
        </w:rPr>
        <w:t>, 2020, 7526580. Available from https://doi.org/10.1155/2020/7526580.</w:t>
      </w:r>
    </w:p>
    <w:p w14:paraId="73893FF7" w14:textId="77777777" w:rsidR="00B940C7" w:rsidRPr="00037520" w:rsidRDefault="00B940C7" w:rsidP="0059710F">
      <w:pPr>
        <w:pStyle w:val="Bibliography"/>
        <w:spacing w:line="360" w:lineRule="auto"/>
        <w:ind w:left="0" w:firstLine="0"/>
        <w:jc w:val="both"/>
        <w:rPr>
          <w:rFonts w:ascii="Times New Roman" w:hAnsi="Times New Roman" w:cs="Times New Roman"/>
          <w:sz w:val="24"/>
          <w:szCs w:val="24"/>
        </w:rPr>
      </w:pPr>
      <w:r w:rsidRPr="00037520">
        <w:rPr>
          <w:rFonts w:ascii="Times New Roman" w:hAnsi="Times New Roman" w:cs="Times New Roman"/>
          <w:sz w:val="24"/>
          <w:szCs w:val="24"/>
        </w:rPr>
        <w:t xml:space="preserve">Khan, A., Gul, M.A., Uddin, M.I., et al. (2020). Summarizing Online Movie Reviews: A Machine Learning Approach to Big Data Analytics. </w:t>
      </w:r>
      <w:r w:rsidRPr="00037520">
        <w:rPr>
          <w:rFonts w:ascii="Times New Roman" w:hAnsi="Times New Roman" w:cs="Times New Roman"/>
          <w:iCs/>
          <w:sz w:val="24"/>
          <w:szCs w:val="24"/>
        </w:rPr>
        <w:t>Scientific Programming</w:t>
      </w:r>
      <w:r w:rsidRPr="00037520">
        <w:rPr>
          <w:rFonts w:ascii="Times New Roman" w:hAnsi="Times New Roman" w:cs="Times New Roman"/>
          <w:sz w:val="24"/>
          <w:szCs w:val="24"/>
        </w:rPr>
        <w:t>, 2020, 1–13. Available from https://doi.org/10.1155/2020/5812715.</w:t>
      </w:r>
    </w:p>
    <w:p w14:paraId="7367DD90" w14:textId="77777777" w:rsidR="00B940C7" w:rsidRPr="00037520" w:rsidRDefault="00B940C7" w:rsidP="0059710F">
      <w:pPr>
        <w:pStyle w:val="Bibliography"/>
        <w:spacing w:line="360" w:lineRule="auto"/>
        <w:jc w:val="both"/>
        <w:rPr>
          <w:rFonts w:ascii="Times New Roman" w:hAnsi="Times New Roman" w:cs="Times New Roman"/>
          <w:sz w:val="24"/>
          <w:szCs w:val="24"/>
        </w:rPr>
      </w:pPr>
      <w:r w:rsidRPr="00037520">
        <w:rPr>
          <w:rFonts w:ascii="Times New Roman" w:hAnsi="Times New Roman" w:cs="Times New Roman"/>
          <w:sz w:val="24"/>
          <w:szCs w:val="24"/>
        </w:rPr>
        <w:t>Lin, C.-Y. (2004). ROUGE: A Package for Automatic Evaluation of Summaries. 8.</w:t>
      </w:r>
    </w:p>
    <w:p w14:paraId="72ABE0CF" w14:textId="77777777" w:rsidR="00B940C7" w:rsidRPr="00037520" w:rsidRDefault="00B940C7" w:rsidP="0059710F">
      <w:pPr>
        <w:pStyle w:val="Bibliography"/>
        <w:spacing w:line="360" w:lineRule="auto"/>
        <w:ind w:left="0" w:firstLine="0"/>
        <w:jc w:val="both"/>
        <w:rPr>
          <w:rFonts w:ascii="Times New Roman" w:hAnsi="Times New Roman" w:cs="Times New Roman"/>
          <w:sz w:val="24"/>
          <w:szCs w:val="24"/>
        </w:rPr>
      </w:pPr>
      <w:r w:rsidRPr="00037520">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46DC5D02" w14:textId="77777777" w:rsidR="00B940C7" w:rsidRPr="00037520" w:rsidRDefault="00B940C7" w:rsidP="0059710F">
      <w:pPr>
        <w:pStyle w:val="Bibliography"/>
        <w:spacing w:line="360" w:lineRule="auto"/>
        <w:ind w:left="0" w:firstLine="0"/>
        <w:jc w:val="both"/>
        <w:rPr>
          <w:rFonts w:ascii="Times New Roman" w:hAnsi="Times New Roman" w:cs="Times New Roman"/>
          <w:sz w:val="24"/>
          <w:szCs w:val="24"/>
        </w:rPr>
      </w:pPr>
      <w:r w:rsidRPr="00037520">
        <w:rPr>
          <w:rFonts w:ascii="Times New Roman" w:hAnsi="Times New Roman" w:cs="Times New Roman"/>
          <w:sz w:val="24"/>
          <w:szCs w:val="24"/>
        </w:rPr>
        <w:t xml:space="preserve">M, M. and Mehla, S. (2019). Sentiment Analysis of Movie Reviews using Machine Learning Classifiers. </w:t>
      </w:r>
      <w:r w:rsidRPr="00037520">
        <w:rPr>
          <w:rFonts w:ascii="Times New Roman" w:hAnsi="Times New Roman" w:cs="Times New Roman"/>
          <w:iCs/>
          <w:sz w:val="24"/>
          <w:szCs w:val="24"/>
        </w:rPr>
        <w:t>International Journal of Computer Applications</w:t>
      </w:r>
      <w:r w:rsidRPr="00037520">
        <w:rPr>
          <w:rFonts w:ascii="Times New Roman" w:hAnsi="Times New Roman" w:cs="Times New Roman"/>
          <w:sz w:val="24"/>
          <w:szCs w:val="24"/>
        </w:rPr>
        <w:t>, 182 (50), 25–28. Available from https://doi.org/10.5120/ijca2019918756.</w:t>
      </w:r>
    </w:p>
    <w:p w14:paraId="0EE900A7" w14:textId="77777777" w:rsidR="00B940C7" w:rsidRPr="00037520" w:rsidRDefault="00B940C7" w:rsidP="0059710F">
      <w:pPr>
        <w:pStyle w:val="Bibliography"/>
        <w:spacing w:line="360" w:lineRule="auto"/>
        <w:ind w:left="0" w:firstLine="0"/>
        <w:jc w:val="both"/>
        <w:rPr>
          <w:rFonts w:ascii="Times New Roman" w:hAnsi="Times New Roman" w:cs="Times New Roman"/>
          <w:sz w:val="24"/>
          <w:szCs w:val="24"/>
        </w:rPr>
      </w:pPr>
      <w:r w:rsidRPr="00037520">
        <w:rPr>
          <w:rFonts w:ascii="Times New Roman" w:hAnsi="Times New Roman" w:cs="Times New Roman"/>
          <w:sz w:val="24"/>
          <w:szCs w:val="24"/>
        </w:rPr>
        <w:t xml:space="preserve">Mahajan, R. et al. (2021). Text Summarization Using Deep Learning. </w:t>
      </w:r>
      <w:r w:rsidRPr="00037520">
        <w:rPr>
          <w:rFonts w:ascii="Times New Roman" w:hAnsi="Times New Roman" w:cs="Times New Roman"/>
          <w:iCs/>
          <w:sz w:val="24"/>
          <w:szCs w:val="24"/>
        </w:rPr>
        <w:t>International Research Journal of Engineering and Technology (IRJET)</w:t>
      </w:r>
      <w:r w:rsidRPr="00037520">
        <w:rPr>
          <w:rFonts w:ascii="Times New Roman" w:hAnsi="Times New Roman" w:cs="Times New Roman"/>
          <w:sz w:val="24"/>
          <w:szCs w:val="24"/>
        </w:rPr>
        <w:t>, 08 (05th May 2021), 1737–1740.</w:t>
      </w:r>
    </w:p>
    <w:p w14:paraId="1BCAC1DD" w14:textId="77777777" w:rsidR="00B940C7" w:rsidRPr="00037520" w:rsidRDefault="00B940C7" w:rsidP="0059710F">
      <w:pPr>
        <w:pStyle w:val="Bibliography"/>
        <w:spacing w:line="360" w:lineRule="auto"/>
        <w:ind w:left="0" w:firstLine="0"/>
        <w:jc w:val="both"/>
        <w:rPr>
          <w:rFonts w:ascii="Times New Roman" w:hAnsi="Times New Roman" w:cs="Times New Roman"/>
          <w:sz w:val="24"/>
          <w:szCs w:val="24"/>
        </w:rPr>
      </w:pPr>
      <w:r w:rsidRPr="00037520">
        <w:rPr>
          <w:rFonts w:ascii="Times New Roman" w:hAnsi="Times New Roman" w:cs="Times New Roman"/>
          <w:sz w:val="24"/>
          <w:szCs w:val="24"/>
        </w:rPr>
        <w:t xml:space="preserve">Mukherjee, R. et al. (2020). Read what you need: Controllable Aspect-based Opinion Summarization of Tourist Reviews. </w:t>
      </w:r>
      <w:r w:rsidRPr="00037520">
        <w:rPr>
          <w:rFonts w:ascii="Times New Roman" w:hAnsi="Times New Roman" w:cs="Times New Roman"/>
          <w:iCs/>
          <w:sz w:val="24"/>
          <w:szCs w:val="24"/>
        </w:rPr>
        <w:t>Proceedings of the 43rd International ACM SIGIR Conference on Research and Development in Information Retrieval</w:t>
      </w:r>
      <w:r w:rsidRPr="00037520">
        <w:rPr>
          <w:rFonts w:ascii="Times New Roman" w:hAnsi="Times New Roman" w:cs="Times New Roman"/>
          <w:sz w:val="24"/>
          <w:szCs w:val="24"/>
        </w:rPr>
        <w:t>. 25 July 2020. 1825–1828. Available from https://doi.org/10.1145/3397271.3401269 [Accessed 10 October 2022].</w:t>
      </w:r>
    </w:p>
    <w:p w14:paraId="4C7C01CB" w14:textId="05CE00A1" w:rsidR="00B940C7" w:rsidRPr="00037520" w:rsidRDefault="00B940C7" w:rsidP="0059710F">
      <w:pPr>
        <w:pStyle w:val="Bibliography"/>
        <w:spacing w:line="360" w:lineRule="auto"/>
        <w:ind w:left="0" w:firstLine="0"/>
        <w:jc w:val="both"/>
        <w:rPr>
          <w:rFonts w:ascii="Times New Roman" w:hAnsi="Times New Roman" w:cs="Times New Roman"/>
          <w:sz w:val="24"/>
          <w:szCs w:val="24"/>
        </w:rPr>
      </w:pPr>
      <w:r w:rsidRPr="00037520">
        <w:rPr>
          <w:rFonts w:ascii="Times New Roman" w:hAnsi="Times New Roman" w:cs="Times New Roman"/>
          <w:sz w:val="24"/>
          <w:szCs w:val="24"/>
        </w:rPr>
        <w:t xml:space="preserve">Saunders, M.N.K., Lewis, P. and Thornhill, A. (2007). </w:t>
      </w:r>
      <w:r w:rsidRPr="00037520">
        <w:rPr>
          <w:rFonts w:ascii="Times New Roman" w:hAnsi="Times New Roman" w:cs="Times New Roman"/>
          <w:iCs/>
          <w:sz w:val="24"/>
          <w:szCs w:val="24"/>
        </w:rPr>
        <w:t>Research methods for business students</w:t>
      </w:r>
      <w:r w:rsidRPr="00037520">
        <w:rPr>
          <w:rFonts w:ascii="Times New Roman" w:hAnsi="Times New Roman" w:cs="Times New Roman"/>
          <w:sz w:val="24"/>
          <w:szCs w:val="24"/>
        </w:rPr>
        <w:t xml:space="preserve">, 4th ed. Harlow, </w:t>
      </w:r>
      <w:r w:rsidR="00E93338" w:rsidRPr="00037520">
        <w:rPr>
          <w:rFonts w:ascii="Times New Roman" w:hAnsi="Times New Roman" w:cs="Times New Roman"/>
          <w:sz w:val="24"/>
          <w:szCs w:val="24"/>
        </w:rPr>
        <w:t>England;</w:t>
      </w:r>
      <w:r w:rsidRPr="00037520">
        <w:rPr>
          <w:rFonts w:ascii="Times New Roman" w:hAnsi="Times New Roman" w:cs="Times New Roman"/>
          <w:sz w:val="24"/>
          <w:szCs w:val="24"/>
        </w:rPr>
        <w:t xml:space="preserve"> New York: Financial Times/Prentice Hall.</w:t>
      </w:r>
    </w:p>
    <w:p w14:paraId="4C5D9FAA" w14:textId="77777777" w:rsidR="00B940C7" w:rsidRPr="00037520" w:rsidRDefault="00B940C7" w:rsidP="0059710F">
      <w:pPr>
        <w:pStyle w:val="Bibliography"/>
        <w:spacing w:line="360" w:lineRule="auto"/>
        <w:ind w:left="0" w:firstLine="0"/>
        <w:jc w:val="both"/>
        <w:rPr>
          <w:rFonts w:ascii="Times New Roman" w:hAnsi="Times New Roman" w:cs="Times New Roman"/>
          <w:sz w:val="24"/>
          <w:szCs w:val="24"/>
        </w:rPr>
      </w:pPr>
      <w:r w:rsidRPr="00037520">
        <w:rPr>
          <w:rFonts w:ascii="Times New Roman" w:hAnsi="Times New Roman" w:cs="Times New Roman"/>
          <w:sz w:val="24"/>
          <w:szCs w:val="24"/>
        </w:rPr>
        <w:t xml:space="preserve">Steinberger, J. and Jezek, K. (2009). Evaluation Measures for Text Summarization. </w:t>
      </w:r>
      <w:r w:rsidRPr="00037520">
        <w:rPr>
          <w:rFonts w:ascii="Times New Roman" w:hAnsi="Times New Roman" w:cs="Times New Roman"/>
          <w:iCs/>
          <w:sz w:val="24"/>
          <w:szCs w:val="24"/>
        </w:rPr>
        <w:t>Comput. Informatics</w:t>
      </w:r>
      <w:r w:rsidRPr="00037520">
        <w:rPr>
          <w:rFonts w:ascii="Times New Roman" w:hAnsi="Times New Roman" w:cs="Times New Roman"/>
          <w:sz w:val="24"/>
          <w:szCs w:val="24"/>
        </w:rPr>
        <w:t>, 28 (2), 251–275.</w:t>
      </w:r>
    </w:p>
    <w:p w14:paraId="3EC30B35" w14:textId="77777777" w:rsidR="00B940C7" w:rsidRPr="00037520" w:rsidRDefault="00B940C7" w:rsidP="0059710F">
      <w:pPr>
        <w:pStyle w:val="Bibliography"/>
        <w:spacing w:line="360" w:lineRule="auto"/>
        <w:ind w:left="0" w:firstLine="0"/>
        <w:jc w:val="both"/>
        <w:rPr>
          <w:rFonts w:ascii="Times New Roman" w:hAnsi="Times New Roman" w:cs="Times New Roman"/>
          <w:sz w:val="24"/>
          <w:szCs w:val="24"/>
        </w:rPr>
      </w:pPr>
      <w:r w:rsidRPr="00037520">
        <w:rPr>
          <w:rFonts w:ascii="Times New Roman" w:hAnsi="Times New Roman" w:cs="Times New Roman"/>
          <w:sz w:val="24"/>
          <w:szCs w:val="24"/>
        </w:rPr>
        <w:lastRenderedPageBreak/>
        <w:t xml:space="preserve">Suresh, H. and Guttag, J.V. (2021). A Framework for Understanding Sources of Harm throughout the Machine Learning Life Cycle. </w:t>
      </w:r>
      <w:r w:rsidRPr="00037520">
        <w:rPr>
          <w:rFonts w:ascii="Times New Roman" w:hAnsi="Times New Roman" w:cs="Times New Roman"/>
          <w:iCs/>
          <w:sz w:val="24"/>
          <w:szCs w:val="24"/>
        </w:rPr>
        <w:t>Equity and Access in Algorithms, Mechanisms, and Optimization</w:t>
      </w:r>
      <w:r w:rsidRPr="00037520">
        <w:rPr>
          <w:rFonts w:ascii="Times New Roman" w:hAnsi="Times New Roman" w:cs="Times New Roman"/>
          <w:sz w:val="24"/>
          <w:szCs w:val="24"/>
        </w:rPr>
        <w:t>. 5 October 2021. 1–9. Available from https://doi.org/10.1145/3465416.3483305 [Accessed 25 October 2022].</w:t>
      </w:r>
    </w:p>
    <w:p w14:paraId="5B91D0E9" w14:textId="77777777" w:rsidR="00B940C7" w:rsidRPr="00037520" w:rsidRDefault="00B940C7" w:rsidP="0059710F">
      <w:pPr>
        <w:pStyle w:val="Bibliography"/>
        <w:spacing w:line="360" w:lineRule="auto"/>
        <w:ind w:left="0" w:firstLine="0"/>
        <w:jc w:val="both"/>
        <w:rPr>
          <w:rFonts w:ascii="Times New Roman" w:hAnsi="Times New Roman" w:cs="Times New Roman"/>
          <w:sz w:val="24"/>
          <w:szCs w:val="24"/>
        </w:rPr>
      </w:pPr>
      <w:r w:rsidRPr="00037520">
        <w:rPr>
          <w:rFonts w:ascii="Times New Roman" w:hAnsi="Times New Roman" w:cs="Times New Roman"/>
          <w:sz w:val="24"/>
          <w:szCs w:val="24"/>
        </w:rPr>
        <w:t xml:space="preserve">Wolf, T. et al. (2020). Transformers: State-of-the-Art Natural Language Processing. </w:t>
      </w:r>
      <w:r w:rsidRPr="00037520">
        <w:rPr>
          <w:rFonts w:ascii="Times New Roman" w:hAnsi="Times New Roman" w:cs="Times New Roman"/>
          <w:iCs/>
          <w:sz w:val="24"/>
          <w:szCs w:val="24"/>
        </w:rPr>
        <w:t>Proceedings of the 2020 Conference on Empirical Methods in Natural Language Processing: System Demonstrations</w:t>
      </w:r>
      <w:r w:rsidRPr="00037520">
        <w:rPr>
          <w:rFonts w:ascii="Times New Roman" w:hAnsi="Times New Roman" w:cs="Times New Roman"/>
          <w:sz w:val="24"/>
          <w:szCs w:val="24"/>
        </w:rPr>
        <w:t>. 2020. Online: Association for Computational Linguistics, 38–45. Available from https://doi.org/10.18653/v1/2020.emnlp-demos.6 [Accessed 10 October 2022].</w:t>
      </w:r>
    </w:p>
    <w:p w14:paraId="040860A0" w14:textId="77777777" w:rsidR="00B940C7" w:rsidRPr="00037520" w:rsidRDefault="00B940C7" w:rsidP="0059710F">
      <w:pPr>
        <w:pStyle w:val="Bibliography"/>
        <w:spacing w:line="360" w:lineRule="auto"/>
        <w:ind w:left="0" w:firstLine="0"/>
        <w:jc w:val="both"/>
        <w:rPr>
          <w:rFonts w:ascii="Times New Roman" w:hAnsi="Times New Roman" w:cs="Times New Roman"/>
          <w:sz w:val="24"/>
          <w:szCs w:val="24"/>
        </w:rPr>
      </w:pPr>
      <w:r w:rsidRPr="00037520">
        <w:rPr>
          <w:rFonts w:ascii="Times New Roman" w:hAnsi="Times New Roman" w:cs="Times New Roman"/>
          <w:sz w:val="24"/>
          <w:szCs w:val="24"/>
        </w:rPr>
        <w:t>Zhang, H., Xu, J. and Wang, J. (2019). Pretraining-Based Natural Language Generation for Text Summarization. Available from http://arxiv.org/abs/1902.09243 [Accessed 25 October 2022].</w:t>
      </w:r>
    </w:p>
    <w:p w14:paraId="0D9FC238" w14:textId="63D17085" w:rsidR="005964EA" w:rsidRPr="00B940C7" w:rsidRDefault="00B940C7" w:rsidP="0059710F">
      <w:pPr>
        <w:spacing w:line="360" w:lineRule="auto"/>
        <w:jc w:val="both"/>
        <w:rPr>
          <w:rFonts w:ascii="Times New Roman" w:hAnsi="Times New Roman" w:cs="Times New Roman"/>
          <w:sz w:val="24"/>
          <w:szCs w:val="24"/>
        </w:rPr>
      </w:pPr>
      <w:r w:rsidRPr="00037520">
        <w:rPr>
          <w:rFonts w:ascii="Times New Roman" w:hAnsi="Times New Roman" w:cs="Times New Roman"/>
          <w:sz w:val="24"/>
          <w:szCs w:val="24"/>
        </w:rPr>
        <w:fldChar w:fldCharType="end"/>
      </w:r>
    </w:p>
    <w:bookmarkEnd w:id="95"/>
    <w:p w14:paraId="3282F374" w14:textId="04C972C1" w:rsidR="00E14EA0" w:rsidRPr="00B940C7" w:rsidRDefault="00E14EA0" w:rsidP="0059710F">
      <w:pPr>
        <w:spacing w:line="360" w:lineRule="auto"/>
        <w:jc w:val="both"/>
        <w:rPr>
          <w:rFonts w:ascii="Times New Roman" w:hAnsi="Times New Roman" w:cs="Times New Roman"/>
          <w:sz w:val="24"/>
          <w:szCs w:val="24"/>
        </w:rPr>
      </w:pPr>
    </w:p>
    <w:p w14:paraId="3F4408B1" w14:textId="0DE0A11F" w:rsidR="008D1157" w:rsidRPr="006B11E7" w:rsidRDefault="008D1157" w:rsidP="0059710F">
      <w:pPr>
        <w:spacing w:line="360" w:lineRule="auto"/>
        <w:jc w:val="both"/>
        <w:rPr>
          <w:rFonts w:ascii="Times New Roman" w:hAnsi="Times New Roman" w:cs="Times New Roman"/>
        </w:rPr>
      </w:pPr>
    </w:p>
    <w:p w14:paraId="7D91CB8B" w14:textId="77777777" w:rsidR="008D1157" w:rsidRPr="006B11E7" w:rsidRDefault="008D1157" w:rsidP="002C7D06">
      <w:pPr>
        <w:spacing w:line="360" w:lineRule="auto"/>
        <w:jc w:val="both"/>
        <w:rPr>
          <w:rFonts w:ascii="Times New Roman" w:hAnsi="Times New Roman" w:cs="Times New Roman"/>
        </w:rPr>
      </w:pPr>
    </w:p>
    <w:sectPr w:rsidR="008D1157" w:rsidRPr="006B11E7" w:rsidSect="00FF43C3">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AC76EF" w14:textId="77777777" w:rsidR="00665B47" w:rsidRDefault="00665B47" w:rsidP="00BD4347">
      <w:pPr>
        <w:spacing w:after="0" w:line="240" w:lineRule="auto"/>
      </w:pPr>
      <w:r>
        <w:separator/>
      </w:r>
    </w:p>
  </w:endnote>
  <w:endnote w:type="continuationSeparator" w:id="0">
    <w:p w14:paraId="55EC1626" w14:textId="77777777" w:rsidR="00665B47" w:rsidRDefault="00665B47"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A21166" w:rsidRPr="00F50116" w:rsidRDefault="00A21166">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A21166" w:rsidRPr="00463629" w:rsidRDefault="00A21166">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A21166" w:rsidRPr="00463629" w:rsidRDefault="00A21166">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730535" w14:textId="77777777" w:rsidR="00665B47" w:rsidRDefault="00665B47" w:rsidP="00BD4347">
      <w:pPr>
        <w:spacing w:after="0" w:line="240" w:lineRule="auto"/>
      </w:pPr>
      <w:r>
        <w:separator/>
      </w:r>
    </w:p>
  </w:footnote>
  <w:footnote w:type="continuationSeparator" w:id="0">
    <w:p w14:paraId="46579610" w14:textId="77777777" w:rsidR="00665B47" w:rsidRDefault="00665B47"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0C4ED0E4" w:rsidR="00A21166" w:rsidRPr="003C6E3B" w:rsidRDefault="00A21166">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bstractive Text Summarization Using Optimized Transformers            </w:t>
    </w:r>
    <w:r>
      <w:rPr>
        <w:rFonts w:ascii="Times New Roman" w:hAnsi="Times New Roman" w:cs="Times New Roman"/>
        <w:color w:val="404040" w:themeColor="text1" w:themeTint="BF"/>
        <w:sz w:val="24"/>
        <w:szCs w:val="24"/>
      </w:rPr>
      <w:tab/>
      <w:t xml:space="preserve">  Project Propos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A21166" w:rsidRPr="00E30F84" w:rsidRDefault="00A21166"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31B18B89" w:rsidR="00A21166" w:rsidRPr="009774B4" w:rsidRDefault="00A21166"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bstractive Text Summarization Using Optimized Transformers                          Project Proposa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119A97EE" w:rsidR="00A21166" w:rsidRPr="005E2C25" w:rsidRDefault="00A21166">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bstractive Text Summarization Using Optimized Transformers                          Project Propos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7"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2"/>
  </w:num>
  <w:num w:numId="3">
    <w:abstractNumId w:val="6"/>
  </w:num>
  <w:num w:numId="4">
    <w:abstractNumId w:val="0"/>
  </w:num>
  <w:num w:numId="5">
    <w:abstractNumId w:val="13"/>
  </w:num>
  <w:num w:numId="6">
    <w:abstractNumId w:val="10"/>
  </w:num>
  <w:num w:numId="7">
    <w:abstractNumId w:val="7"/>
  </w:num>
  <w:num w:numId="8">
    <w:abstractNumId w:val="11"/>
  </w:num>
  <w:num w:numId="9">
    <w:abstractNumId w:val="2"/>
  </w:num>
  <w:num w:numId="10">
    <w:abstractNumId w:val="5"/>
  </w:num>
  <w:num w:numId="11">
    <w:abstractNumId w:val="4"/>
  </w:num>
  <w:num w:numId="12">
    <w:abstractNumId w:val="3"/>
  </w:num>
  <w:num w:numId="13">
    <w:abstractNumId w:val="9"/>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F7D"/>
    <w:rsid w:val="000041A9"/>
    <w:rsid w:val="000041C2"/>
    <w:rsid w:val="00004BE3"/>
    <w:rsid w:val="00007156"/>
    <w:rsid w:val="00007F2A"/>
    <w:rsid w:val="00010906"/>
    <w:rsid w:val="00011434"/>
    <w:rsid w:val="000130F7"/>
    <w:rsid w:val="00014882"/>
    <w:rsid w:val="00014DE0"/>
    <w:rsid w:val="000152CD"/>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D9"/>
    <w:rsid w:val="0003480D"/>
    <w:rsid w:val="00034EB0"/>
    <w:rsid w:val="000354D9"/>
    <w:rsid w:val="00035774"/>
    <w:rsid w:val="00035C1C"/>
    <w:rsid w:val="00037520"/>
    <w:rsid w:val="00037FDA"/>
    <w:rsid w:val="000400E8"/>
    <w:rsid w:val="00040A32"/>
    <w:rsid w:val="00040D47"/>
    <w:rsid w:val="00040F04"/>
    <w:rsid w:val="00041B8E"/>
    <w:rsid w:val="00041D3D"/>
    <w:rsid w:val="000422BB"/>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2773"/>
    <w:rsid w:val="000629AC"/>
    <w:rsid w:val="00063253"/>
    <w:rsid w:val="000636EC"/>
    <w:rsid w:val="00064986"/>
    <w:rsid w:val="000650B1"/>
    <w:rsid w:val="00066343"/>
    <w:rsid w:val="00066FBE"/>
    <w:rsid w:val="00067557"/>
    <w:rsid w:val="00070106"/>
    <w:rsid w:val="00070183"/>
    <w:rsid w:val="0007024D"/>
    <w:rsid w:val="000705A1"/>
    <w:rsid w:val="00070E40"/>
    <w:rsid w:val="00071AB0"/>
    <w:rsid w:val="000745EC"/>
    <w:rsid w:val="00074A63"/>
    <w:rsid w:val="00075187"/>
    <w:rsid w:val="00075312"/>
    <w:rsid w:val="00075F2E"/>
    <w:rsid w:val="0007601A"/>
    <w:rsid w:val="000800F9"/>
    <w:rsid w:val="00080ADB"/>
    <w:rsid w:val="00080D50"/>
    <w:rsid w:val="00081D39"/>
    <w:rsid w:val="000821CE"/>
    <w:rsid w:val="00082CA0"/>
    <w:rsid w:val="00082CE0"/>
    <w:rsid w:val="0008627A"/>
    <w:rsid w:val="00086DA1"/>
    <w:rsid w:val="00087B62"/>
    <w:rsid w:val="000902F3"/>
    <w:rsid w:val="00090498"/>
    <w:rsid w:val="0009181A"/>
    <w:rsid w:val="00091A54"/>
    <w:rsid w:val="00092725"/>
    <w:rsid w:val="0009291F"/>
    <w:rsid w:val="00092D9C"/>
    <w:rsid w:val="00093C87"/>
    <w:rsid w:val="00093FB2"/>
    <w:rsid w:val="00097548"/>
    <w:rsid w:val="00097798"/>
    <w:rsid w:val="000A04B2"/>
    <w:rsid w:val="000A0A92"/>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100134"/>
    <w:rsid w:val="00100D7C"/>
    <w:rsid w:val="00101804"/>
    <w:rsid w:val="001019CC"/>
    <w:rsid w:val="001033C7"/>
    <w:rsid w:val="00104190"/>
    <w:rsid w:val="00105825"/>
    <w:rsid w:val="0010597C"/>
    <w:rsid w:val="001059E6"/>
    <w:rsid w:val="001061AB"/>
    <w:rsid w:val="001071F4"/>
    <w:rsid w:val="001106D4"/>
    <w:rsid w:val="00110CD4"/>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4CBB"/>
    <w:rsid w:val="001257B5"/>
    <w:rsid w:val="00126345"/>
    <w:rsid w:val="00126E1B"/>
    <w:rsid w:val="001275B8"/>
    <w:rsid w:val="00130C2F"/>
    <w:rsid w:val="001310E7"/>
    <w:rsid w:val="00131DA7"/>
    <w:rsid w:val="0013284B"/>
    <w:rsid w:val="00135410"/>
    <w:rsid w:val="00135ADE"/>
    <w:rsid w:val="001364A2"/>
    <w:rsid w:val="00136BD9"/>
    <w:rsid w:val="001416F4"/>
    <w:rsid w:val="00141BE2"/>
    <w:rsid w:val="0014272B"/>
    <w:rsid w:val="00142E42"/>
    <w:rsid w:val="0014351B"/>
    <w:rsid w:val="00143973"/>
    <w:rsid w:val="00144683"/>
    <w:rsid w:val="00144C12"/>
    <w:rsid w:val="00145182"/>
    <w:rsid w:val="00145787"/>
    <w:rsid w:val="00146948"/>
    <w:rsid w:val="00146E6B"/>
    <w:rsid w:val="00146F1D"/>
    <w:rsid w:val="001473CE"/>
    <w:rsid w:val="00147682"/>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C76"/>
    <w:rsid w:val="00165D64"/>
    <w:rsid w:val="00166981"/>
    <w:rsid w:val="00172242"/>
    <w:rsid w:val="00172E7B"/>
    <w:rsid w:val="001736B6"/>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BDD"/>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738"/>
    <w:rsid w:val="001D4120"/>
    <w:rsid w:val="001D6755"/>
    <w:rsid w:val="001D69B7"/>
    <w:rsid w:val="001D7A1D"/>
    <w:rsid w:val="001D7ADE"/>
    <w:rsid w:val="001E046E"/>
    <w:rsid w:val="001E2854"/>
    <w:rsid w:val="001E2C87"/>
    <w:rsid w:val="001E2F97"/>
    <w:rsid w:val="001E3E9B"/>
    <w:rsid w:val="001E43E9"/>
    <w:rsid w:val="001E4913"/>
    <w:rsid w:val="001E5853"/>
    <w:rsid w:val="001E6FB8"/>
    <w:rsid w:val="001F049D"/>
    <w:rsid w:val="001F08B0"/>
    <w:rsid w:val="001F14D0"/>
    <w:rsid w:val="001F155E"/>
    <w:rsid w:val="001F38D2"/>
    <w:rsid w:val="001F45DF"/>
    <w:rsid w:val="001F498D"/>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94A"/>
    <w:rsid w:val="00213FEB"/>
    <w:rsid w:val="00214506"/>
    <w:rsid w:val="0022020A"/>
    <w:rsid w:val="00220334"/>
    <w:rsid w:val="00220C5B"/>
    <w:rsid w:val="002210BA"/>
    <w:rsid w:val="00222A77"/>
    <w:rsid w:val="00222ECF"/>
    <w:rsid w:val="00223D85"/>
    <w:rsid w:val="00223EDF"/>
    <w:rsid w:val="0022433D"/>
    <w:rsid w:val="00225F3C"/>
    <w:rsid w:val="00227665"/>
    <w:rsid w:val="00227858"/>
    <w:rsid w:val="00227E0C"/>
    <w:rsid w:val="00231050"/>
    <w:rsid w:val="0023131D"/>
    <w:rsid w:val="0023178A"/>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4EF"/>
    <w:rsid w:val="002435BA"/>
    <w:rsid w:val="00243950"/>
    <w:rsid w:val="002440C8"/>
    <w:rsid w:val="002440DB"/>
    <w:rsid w:val="0024539C"/>
    <w:rsid w:val="00245595"/>
    <w:rsid w:val="00246BF2"/>
    <w:rsid w:val="002509FA"/>
    <w:rsid w:val="00250E9C"/>
    <w:rsid w:val="00251B78"/>
    <w:rsid w:val="00252283"/>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721D2"/>
    <w:rsid w:val="00272289"/>
    <w:rsid w:val="00272936"/>
    <w:rsid w:val="00274717"/>
    <w:rsid w:val="00276AE1"/>
    <w:rsid w:val="00277999"/>
    <w:rsid w:val="00277C43"/>
    <w:rsid w:val="00277EF6"/>
    <w:rsid w:val="00280A41"/>
    <w:rsid w:val="0028163A"/>
    <w:rsid w:val="00282556"/>
    <w:rsid w:val="00282A65"/>
    <w:rsid w:val="00282C5B"/>
    <w:rsid w:val="002848E1"/>
    <w:rsid w:val="00285095"/>
    <w:rsid w:val="002856A3"/>
    <w:rsid w:val="002873A4"/>
    <w:rsid w:val="00290305"/>
    <w:rsid w:val="00290A91"/>
    <w:rsid w:val="0029176E"/>
    <w:rsid w:val="00291A08"/>
    <w:rsid w:val="00292927"/>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3673"/>
    <w:rsid w:val="002D3F84"/>
    <w:rsid w:val="002D4D01"/>
    <w:rsid w:val="002D5BE9"/>
    <w:rsid w:val="002D5CF1"/>
    <w:rsid w:val="002D5D4B"/>
    <w:rsid w:val="002D64C1"/>
    <w:rsid w:val="002D6A39"/>
    <w:rsid w:val="002D6B65"/>
    <w:rsid w:val="002D7733"/>
    <w:rsid w:val="002D77CC"/>
    <w:rsid w:val="002E09FA"/>
    <w:rsid w:val="002E0FCA"/>
    <w:rsid w:val="002E2882"/>
    <w:rsid w:val="002E3084"/>
    <w:rsid w:val="002E3C26"/>
    <w:rsid w:val="002E3C56"/>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8BE"/>
    <w:rsid w:val="00302F96"/>
    <w:rsid w:val="00303035"/>
    <w:rsid w:val="00303A6C"/>
    <w:rsid w:val="00303ABE"/>
    <w:rsid w:val="00303C3A"/>
    <w:rsid w:val="003050E5"/>
    <w:rsid w:val="00305362"/>
    <w:rsid w:val="00306600"/>
    <w:rsid w:val="00306758"/>
    <w:rsid w:val="00307032"/>
    <w:rsid w:val="003106F4"/>
    <w:rsid w:val="003114C9"/>
    <w:rsid w:val="00312962"/>
    <w:rsid w:val="00314216"/>
    <w:rsid w:val="003143F9"/>
    <w:rsid w:val="00314C43"/>
    <w:rsid w:val="0031527E"/>
    <w:rsid w:val="0031769A"/>
    <w:rsid w:val="00317D23"/>
    <w:rsid w:val="00320D3C"/>
    <w:rsid w:val="00322421"/>
    <w:rsid w:val="00323A57"/>
    <w:rsid w:val="00323D7A"/>
    <w:rsid w:val="00324784"/>
    <w:rsid w:val="00324C82"/>
    <w:rsid w:val="003251D0"/>
    <w:rsid w:val="00326827"/>
    <w:rsid w:val="00330CD0"/>
    <w:rsid w:val="00332A8E"/>
    <w:rsid w:val="0033364A"/>
    <w:rsid w:val="00333A41"/>
    <w:rsid w:val="00334B39"/>
    <w:rsid w:val="00335FE1"/>
    <w:rsid w:val="00337588"/>
    <w:rsid w:val="00340962"/>
    <w:rsid w:val="00341D64"/>
    <w:rsid w:val="003430CB"/>
    <w:rsid w:val="00343740"/>
    <w:rsid w:val="00344515"/>
    <w:rsid w:val="003447FC"/>
    <w:rsid w:val="00346089"/>
    <w:rsid w:val="00346CD9"/>
    <w:rsid w:val="0034763C"/>
    <w:rsid w:val="00350E6A"/>
    <w:rsid w:val="00351FC4"/>
    <w:rsid w:val="0035211D"/>
    <w:rsid w:val="0035259C"/>
    <w:rsid w:val="00353A6E"/>
    <w:rsid w:val="0035485E"/>
    <w:rsid w:val="00354ED3"/>
    <w:rsid w:val="00356496"/>
    <w:rsid w:val="0035704C"/>
    <w:rsid w:val="003571F5"/>
    <w:rsid w:val="00357EB2"/>
    <w:rsid w:val="00361041"/>
    <w:rsid w:val="00363693"/>
    <w:rsid w:val="0036426D"/>
    <w:rsid w:val="00364523"/>
    <w:rsid w:val="003648BD"/>
    <w:rsid w:val="00364F9B"/>
    <w:rsid w:val="00365845"/>
    <w:rsid w:val="00367427"/>
    <w:rsid w:val="00370060"/>
    <w:rsid w:val="0037009B"/>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78D2"/>
    <w:rsid w:val="00387AE1"/>
    <w:rsid w:val="00390827"/>
    <w:rsid w:val="00392A1B"/>
    <w:rsid w:val="00393381"/>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21608"/>
    <w:rsid w:val="00421BB5"/>
    <w:rsid w:val="00422C9A"/>
    <w:rsid w:val="00422EDC"/>
    <w:rsid w:val="00423991"/>
    <w:rsid w:val="0042415F"/>
    <w:rsid w:val="00426CF4"/>
    <w:rsid w:val="00430B34"/>
    <w:rsid w:val="00430D88"/>
    <w:rsid w:val="00433398"/>
    <w:rsid w:val="00435D23"/>
    <w:rsid w:val="00436983"/>
    <w:rsid w:val="004372C8"/>
    <w:rsid w:val="0043785F"/>
    <w:rsid w:val="00437B1C"/>
    <w:rsid w:val="00441409"/>
    <w:rsid w:val="00441CC8"/>
    <w:rsid w:val="0044313C"/>
    <w:rsid w:val="004439D4"/>
    <w:rsid w:val="00447790"/>
    <w:rsid w:val="00450A9F"/>
    <w:rsid w:val="00450C81"/>
    <w:rsid w:val="00451A35"/>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7048F"/>
    <w:rsid w:val="00470675"/>
    <w:rsid w:val="00470E70"/>
    <w:rsid w:val="004720E4"/>
    <w:rsid w:val="00472A04"/>
    <w:rsid w:val="0047350C"/>
    <w:rsid w:val="0047401C"/>
    <w:rsid w:val="00475C22"/>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353D"/>
    <w:rsid w:val="00493C79"/>
    <w:rsid w:val="00494BD1"/>
    <w:rsid w:val="00494E04"/>
    <w:rsid w:val="00495E07"/>
    <w:rsid w:val="004A0F08"/>
    <w:rsid w:val="004A1A09"/>
    <w:rsid w:val="004A2AD8"/>
    <w:rsid w:val="004A3B98"/>
    <w:rsid w:val="004A3D33"/>
    <w:rsid w:val="004A5874"/>
    <w:rsid w:val="004A7223"/>
    <w:rsid w:val="004A7652"/>
    <w:rsid w:val="004B1994"/>
    <w:rsid w:val="004B1BBA"/>
    <w:rsid w:val="004B25EF"/>
    <w:rsid w:val="004B49D4"/>
    <w:rsid w:val="004B5A74"/>
    <w:rsid w:val="004B6A8B"/>
    <w:rsid w:val="004B6B29"/>
    <w:rsid w:val="004C026C"/>
    <w:rsid w:val="004C09F0"/>
    <w:rsid w:val="004C2283"/>
    <w:rsid w:val="004C2B0A"/>
    <w:rsid w:val="004C2E1C"/>
    <w:rsid w:val="004C4D3B"/>
    <w:rsid w:val="004C50BF"/>
    <w:rsid w:val="004C561C"/>
    <w:rsid w:val="004C75A5"/>
    <w:rsid w:val="004C7D26"/>
    <w:rsid w:val="004D04F8"/>
    <w:rsid w:val="004D0828"/>
    <w:rsid w:val="004D0A19"/>
    <w:rsid w:val="004D25F9"/>
    <w:rsid w:val="004D2E89"/>
    <w:rsid w:val="004D576D"/>
    <w:rsid w:val="004D588C"/>
    <w:rsid w:val="004D770B"/>
    <w:rsid w:val="004E0D2D"/>
    <w:rsid w:val="004E0EA5"/>
    <w:rsid w:val="004E18B9"/>
    <w:rsid w:val="004E24A4"/>
    <w:rsid w:val="004E2D8E"/>
    <w:rsid w:val="004E3C55"/>
    <w:rsid w:val="004E483B"/>
    <w:rsid w:val="004E4B4A"/>
    <w:rsid w:val="004E5270"/>
    <w:rsid w:val="004E6522"/>
    <w:rsid w:val="004F0039"/>
    <w:rsid w:val="004F1B55"/>
    <w:rsid w:val="004F1FD3"/>
    <w:rsid w:val="004F2B7F"/>
    <w:rsid w:val="004F2F50"/>
    <w:rsid w:val="004F36FC"/>
    <w:rsid w:val="004F3ECD"/>
    <w:rsid w:val="004F3F1B"/>
    <w:rsid w:val="004F47F5"/>
    <w:rsid w:val="004F59B2"/>
    <w:rsid w:val="004F5CC8"/>
    <w:rsid w:val="004F63BF"/>
    <w:rsid w:val="004F6949"/>
    <w:rsid w:val="004F7021"/>
    <w:rsid w:val="004F7072"/>
    <w:rsid w:val="004F7D49"/>
    <w:rsid w:val="005002D7"/>
    <w:rsid w:val="005015D3"/>
    <w:rsid w:val="005018F9"/>
    <w:rsid w:val="00503C36"/>
    <w:rsid w:val="005049BA"/>
    <w:rsid w:val="00504E4A"/>
    <w:rsid w:val="0050571F"/>
    <w:rsid w:val="00507870"/>
    <w:rsid w:val="00507CA2"/>
    <w:rsid w:val="005108B4"/>
    <w:rsid w:val="00510B1F"/>
    <w:rsid w:val="00511632"/>
    <w:rsid w:val="005118BA"/>
    <w:rsid w:val="00511D97"/>
    <w:rsid w:val="00514765"/>
    <w:rsid w:val="00515A6A"/>
    <w:rsid w:val="00515F5B"/>
    <w:rsid w:val="005160CC"/>
    <w:rsid w:val="0051752E"/>
    <w:rsid w:val="005203F8"/>
    <w:rsid w:val="005213A2"/>
    <w:rsid w:val="00521ED8"/>
    <w:rsid w:val="0052339E"/>
    <w:rsid w:val="00523DB2"/>
    <w:rsid w:val="00527091"/>
    <w:rsid w:val="00530037"/>
    <w:rsid w:val="00530130"/>
    <w:rsid w:val="00530910"/>
    <w:rsid w:val="00530925"/>
    <w:rsid w:val="005325ED"/>
    <w:rsid w:val="00533E57"/>
    <w:rsid w:val="00533FF0"/>
    <w:rsid w:val="0053406D"/>
    <w:rsid w:val="00534905"/>
    <w:rsid w:val="005359EE"/>
    <w:rsid w:val="00537852"/>
    <w:rsid w:val="005400B0"/>
    <w:rsid w:val="00540513"/>
    <w:rsid w:val="00541AA4"/>
    <w:rsid w:val="005422B3"/>
    <w:rsid w:val="00543A8B"/>
    <w:rsid w:val="005440BC"/>
    <w:rsid w:val="0054465D"/>
    <w:rsid w:val="0054549C"/>
    <w:rsid w:val="00545850"/>
    <w:rsid w:val="00545D4C"/>
    <w:rsid w:val="00547AFF"/>
    <w:rsid w:val="005510EC"/>
    <w:rsid w:val="00551395"/>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6563"/>
    <w:rsid w:val="005676C0"/>
    <w:rsid w:val="00570622"/>
    <w:rsid w:val="005711F7"/>
    <w:rsid w:val="005723C1"/>
    <w:rsid w:val="00573A6A"/>
    <w:rsid w:val="00573E01"/>
    <w:rsid w:val="005748FA"/>
    <w:rsid w:val="00575F8F"/>
    <w:rsid w:val="00577861"/>
    <w:rsid w:val="00577895"/>
    <w:rsid w:val="00577BE8"/>
    <w:rsid w:val="00577D88"/>
    <w:rsid w:val="00580032"/>
    <w:rsid w:val="005807B8"/>
    <w:rsid w:val="00580A28"/>
    <w:rsid w:val="0058233C"/>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8C5"/>
    <w:rsid w:val="005A0A62"/>
    <w:rsid w:val="005A0BD9"/>
    <w:rsid w:val="005A0ECC"/>
    <w:rsid w:val="005A143C"/>
    <w:rsid w:val="005A33FC"/>
    <w:rsid w:val="005A449E"/>
    <w:rsid w:val="005A48B1"/>
    <w:rsid w:val="005A5A88"/>
    <w:rsid w:val="005A5E5A"/>
    <w:rsid w:val="005A5F22"/>
    <w:rsid w:val="005A6751"/>
    <w:rsid w:val="005A6C9A"/>
    <w:rsid w:val="005A6FEF"/>
    <w:rsid w:val="005A7212"/>
    <w:rsid w:val="005B1173"/>
    <w:rsid w:val="005B27D4"/>
    <w:rsid w:val="005B5094"/>
    <w:rsid w:val="005B5E36"/>
    <w:rsid w:val="005B6D68"/>
    <w:rsid w:val="005B7F23"/>
    <w:rsid w:val="005C01EB"/>
    <w:rsid w:val="005C1AA5"/>
    <w:rsid w:val="005C2267"/>
    <w:rsid w:val="005C2543"/>
    <w:rsid w:val="005C5770"/>
    <w:rsid w:val="005C5E27"/>
    <w:rsid w:val="005C648D"/>
    <w:rsid w:val="005C698F"/>
    <w:rsid w:val="005D0105"/>
    <w:rsid w:val="005D0332"/>
    <w:rsid w:val="005D0432"/>
    <w:rsid w:val="005D0BD1"/>
    <w:rsid w:val="005D15F6"/>
    <w:rsid w:val="005D17CB"/>
    <w:rsid w:val="005D1CA3"/>
    <w:rsid w:val="005D2C5D"/>
    <w:rsid w:val="005D303D"/>
    <w:rsid w:val="005D3A59"/>
    <w:rsid w:val="005D575B"/>
    <w:rsid w:val="005D66A4"/>
    <w:rsid w:val="005E04BB"/>
    <w:rsid w:val="005E191B"/>
    <w:rsid w:val="005E1E82"/>
    <w:rsid w:val="005E2676"/>
    <w:rsid w:val="005E26F0"/>
    <w:rsid w:val="005E2C25"/>
    <w:rsid w:val="005E2D8D"/>
    <w:rsid w:val="005E2D8E"/>
    <w:rsid w:val="005E32D6"/>
    <w:rsid w:val="005E3E66"/>
    <w:rsid w:val="005E3EB8"/>
    <w:rsid w:val="005E460C"/>
    <w:rsid w:val="005E5E6A"/>
    <w:rsid w:val="005E6E79"/>
    <w:rsid w:val="005E7263"/>
    <w:rsid w:val="005F18EC"/>
    <w:rsid w:val="005F19C7"/>
    <w:rsid w:val="005F1D3D"/>
    <w:rsid w:val="005F2CBF"/>
    <w:rsid w:val="005F4227"/>
    <w:rsid w:val="005F487D"/>
    <w:rsid w:val="005F5762"/>
    <w:rsid w:val="006025E5"/>
    <w:rsid w:val="00602CB1"/>
    <w:rsid w:val="00604742"/>
    <w:rsid w:val="00604F73"/>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16D9"/>
    <w:rsid w:val="00641E32"/>
    <w:rsid w:val="00642BAC"/>
    <w:rsid w:val="006430AB"/>
    <w:rsid w:val="006447FC"/>
    <w:rsid w:val="00644B49"/>
    <w:rsid w:val="006453E2"/>
    <w:rsid w:val="00646214"/>
    <w:rsid w:val="00646331"/>
    <w:rsid w:val="006471ED"/>
    <w:rsid w:val="006473F3"/>
    <w:rsid w:val="00647A8B"/>
    <w:rsid w:val="006509FE"/>
    <w:rsid w:val="00652565"/>
    <w:rsid w:val="006525E1"/>
    <w:rsid w:val="00652881"/>
    <w:rsid w:val="0065515D"/>
    <w:rsid w:val="0066031A"/>
    <w:rsid w:val="0066049F"/>
    <w:rsid w:val="006610DE"/>
    <w:rsid w:val="006613A8"/>
    <w:rsid w:val="006614D3"/>
    <w:rsid w:val="00661AA0"/>
    <w:rsid w:val="0066266E"/>
    <w:rsid w:val="00662E95"/>
    <w:rsid w:val="006634EA"/>
    <w:rsid w:val="006635B2"/>
    <w:rsid w:val="006635B5"/>
    <w:rsid w:val="00664232"/>
    <w:rsid w:val="006643EF"/>
    <w:rsid w:val="00664698"/>
    <w:rsid w:val="00665B47"/>
    <w:rsid w:val="00667486"/>
    <w:rsid w:val="0067077E"/>
    <w:rsid w:val="00673F0C"/>
    <w:rsid w:val="00673F34"/>
    <w:rsid w:val="00675F4D"/>
    <w:rsid w:val="00675F52"/>
    <w:rsid w:val="00676702"/>
    <w:rsid w:val="00676B38"/>
    <w:rsid w:val="00676D55"/>
    <w:rsid w:val="00677DE9"/>
    <w:rsid w:val="006802B0"/>
    <w:rsid w:val="006817F1"/>
    <w:rsid w:val="00682174"/>
    <w:rsid w:val="00683DCA"/>
    <w:rsid w:val="00686AB1"/>
    <w:rsid w:val="006870FE"/>
    <w:rsid w:val="00687D64"/>
    <w:rsid w:val="006909ED"/>
    <w:rsid w:val="00690E7D"/>
    <w:rsid w:val="006912F2"/>
    <w:rsid w:val="00691EC6"/>
    <w:rsid w:val="00692359"/>
    <w:rsid w:val="00692B22"/>
    <w:rsid w:val="00697947"/>
    <w:rsid w:val="006A01F7"/>
    <w:rsid w:val="006A0422"/>
    <w:rsid w:val="006A26B6"/>
    <w:rsid w:val="006A3378"/>
    <w:rsid w:val="006A35CD"/>
    <w:rsid w:val="006A36F3"/>
    <w:rsid w:val="006A3C49"/>
    <w:rsid w:val="006A7DB7"/>
    <w:rsid w:val="006B0DFB"/>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5191"/>
    <w:rsid w:val="006D064D"/>
    <w:rsid w:val="006D25CD"/>
    <w:rsid w:val="006D263A"/>
    <w:rsid w:val="006D38F2"/>
    <w:rsid w:val="006D4149"/>
    <w:rsid w:val="006D435D"/>
    <w:rsid w:val="006D459B"/>
    <w:rsid w:val="006D5044"/>
    <w:rsid w:val="006D5D16"/>
    <w:rsid w:val="006E08E7"/>
    <w:rsid w:val="006E1162"/>
    <w:rsid w:val="006E1533"/>
    <w:rsid w:val="006E2FA5"/>
    <w:rsid w:val="006E3244"/>
    <w:rsid w:val="006E5499"/>
    <w:rsid w:val="006E65B1"/>
    <w:rsid w:val="006E65D5"/>
    <w:rsid w:val="006E75B3"/>
    <w:rsid w:val="006F05C4"/>
    <w:rsid w:val="006F0CAF"/>
    <w:rsid w:val="006F18FC"/>
    <w:rsid w:val="006F2229"/>
    <w:rsid w:val="006F29C3"/>
    <w:rsid w:val="006F2C70"/>
    <w:rsid w:val="006F2F34"/>
    <w:rsid w:val="006F34CA"/>
    <w:rsid w:val="006F3CFB"/>
    <w:rsid w:val="006F4E31"/>
    <w:rsid w:val="006F73B8"/>
    <w:rsid w:val="006F75C6"/>
    <w:rsid w:val="007012F3"/>
    <w:rsid w:val="007043DE"/>
    <w:rsid w:val="00704C5B"/>
    <w:rsid w:val="00704E1D"/>
    <w:rsid w:val="00705442"/>
    <w:rsid w:val="00705551"/>
    <w:rsid w:val="00705801"/>
    <w:rsid w:val="00706CBB"/>
    <w:rsid w:val="00710D36"/>
    <w:rsid w:val="00711597"/>
    <w:rsid w:val="00711C2D"/>
    <w:rsid w:val="0071541C"/>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7DF5"/>
    <w:rsid w:val="00730E78"/>
    <w:rsid w:val="007312EC"/>
    <w:rsid w:val="00731BCA"/>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304"/>
    <w:rsid w:val="0074432E"/>
    <w:rsid w:val="00744D9F"/>
    <w:rsid w:val="00745068"/>
    <w:rsid w:val="007453A4"/>
    <w:rsid w:val="007455BB"/>
    <w:rsid w:val="007467EF"/>
    <w:rsid w:val="00746D05"/>
    <w:rsid w:val="007472DB"/>
    <w:rsid w:val="007478D7"/>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494"/>
    <w:rsid w:val="007768CC"/>
    <w:rsid w:val="00780276"/>
    <w:rsid w:val="00780991"/>
    <w:rsid w:val="00780E10"/>
    <w:rsid w:val="00781126"/>
    <w:rsid w:val="0078405A"/>
    <w:rsid w:val="007850AC"/>
    <w:rsid w:val="00785D59"/>
    <w:rsid w:val="007864C4"/>
    <w:rsid w:val="0078712E"/>
    <w:rsid w:val="007871E0"/>
    <w:rsid w:val="00790EBE"/>
    <w:rsid w:val="00792FD3"/>
    <w:rsid w:val="00793BD8"/>
    <w:rsid w:val="00794749"/>
    <w:rsid w:val="00795AFC"/>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348A"/>
    <w:rsid w:val="007D35E9"/>
    <w:rsid w:val="007D5A33"/>
    <w:rsid w:val="007D6BFD"/>
    <w:rsid w:val="007D7EED"/>
    <w:rsid w:val="007E02F3"/>
    <w:rsid w:val="007E0508"/>
    <w:rsid w:val="007E1822"/>
    <w:rsid w:val="007E19B0"/>
    <w:rsid w:val="007E2CC9"/>
    <w:rsid w:val="007E3261"/>
    <w:rsid w:val="007E4159"/>
    <w:rsid w:val="007E4278"/>
    <w:rsid w:val="007E5EC4"/>
    <w:rsid w:val="007E679F"/>
    <w:rsid w:val="007E6856"/>
    <w:rsid w:val="007E6C42"/>
    <w:rsid w:val="007E73CD"/>
    <w:rsid w:val="007E7DC6"/>
    <w:rsid w:val="007F082B"/>
    <w:rsid w:val="007F097B"/>
    <w:rsid w:val="007F0980"/>
    <w:rsid w:val="007F1064"/>
    <w:rsid w:val="007F192D"/>
    <w:rsid w:val="007F197D"/>
    <w:rsid w:val="007F1A8D"/>
    <w:rsid w:val="007F1F98"/>
    <w:rsid w:val="007F3FAE"/>
    <w:rsid w:val="007F46BC"/>
    <w:rsid w:val="007F6A6A"/>
    <w:rsid w:val="007F6C49"/>
    <w:rsid w:val="007F7DFA"/>
    <w:rsid w:val="008000F1"/>
    <w:rsid w:val="00800ABC"/>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73F9"/>
    <w:rsid w:val="008278E4"/>
    <w:rsid w:val="00830CD4"/>
    <w:rsid w:val="00830EEA"/>
    <w:rsid w:val="008323FB"/>
    <w:rsid w:val="0083313D"/>
    <w:rsid w:val="00833A66"/>
    <w:rsid w:val="008342B3"/>
    <w:rsid w:val="00834C5D"/>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D74"/>
    <w:rsid w:val="008A1E7D"/>
    <w:rsid w:val="008A3007"/>
    <w:rsid w:val="008A30F6"/>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C27E6"/>
    <w:rsid w:val="008C36CA"/>
    <w:rsid w:val="008C3A3C"/>
    <w:rsid w:val="008C5BC1"/>
    <w:rsid w:val="008C7121"/>
    <w:rsid w:val="008D051B"/>
    <w:rsid w:val="008D0A73"/>
    <w:rsid w:val="008D1157"/>
    <w:rsid w:val="008D273D"/>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A71"/>
    <w:rsid w:val="008F225F"/>
    <w:rsid w:val="008F2401"/>
    <w:rsid w:val="008F33E4"/>
    <w:rsid w:val="008F405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A7B"/>
    <w:rsid w:val="00916D84"/>
    <w:rsid w:val="009211E3"/>
    <w:rsid w:val="009213A7"/>
    <w:rsid w:val="00925462"/>
    <w:rsid w:val="0092546D"/>
    <w:rsid w:val="00926124"/>
    <w:rsid w:val="0092659D"/>
    <w:rsid w:val="00926A30"/>
    <w:rsid w:val="00926D28"/>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319E"/>
    <w:rsid w:val="009544C1"/>
    <w:rsid w:val="00955628"/>
    <w:rsid w:val="00955696"/>
    <w:rsid w:val="00955948"/>
    <w:rsid w:val="00955F63"/>
    <w:rsid w:val="00956E8C"/>
    <w:rsid w:val="00956E9E"/>
    <w:rsid w:val="00957458"/>
    <w:rsid w:val="00960431"/>
    <w:rsid w:val="00962E35"/>
    <w:rsid w:val="00963C41"/>
    <w:rsid w:val="00963E81"/>
    <w:rsid w:val="009643B3"/>
    <w:rsid w:val="00964C46"/>
    <w:rsid w:val="0096651A"/>
    <w:rsid w:val="00967741"/>
    <w:rsid w:val="00971ED0"/>
    <w:rsid w:val="0097272F"/>
    <w:rsid w:val="0097291A"/>
    <w:rsid w:val="00974E09"/>
    <w:rsid w:val="00975432"/>
    <w:rsid w:val="00975992"/>
    <w:rsid w:val="00975C67"/>
    <w:rsid w:val="009771A0"/>
    <w:rsid w:val="009774B4"/>
    <w:rsid w:val="00977C3F"/>
    <w:rsid w:val="00980176"/>
    <w:rsid w:val="0098050F"/>
    <w:rsid w:val="009809B7"/>
    <w:rsid w:val="009811CE"/>
    <w:rsid w:val="00981E4A"/>
    <w:rsid w:val="0098235D"/>
    <w:rsid w:val="00982F31"/>
    <w:rsid w:val="00983C16"/>
    <w:rsid w:val="00985866"/>
    <w:rsid w:val="00985879"/>
    <w:rsid w:val="00985E26"/>
    <w:rsid w:val="009869D9"/>
    <w:rsid w:val="00987A71"/>
    <w:rsid w:val="009902EC"/>
    <w:rsid w:val="00992103"/>
    <w:rsid w:val="009932FF"/>
    <w:rsid w:val="009943E0"/>
    <w:rsid w:val="00994C80"/>
    <w:rsid w:val="00995362"/>
    <w:rsid w:val="009A1243"/>
    <w:rsid w:val="009A288E"/>
    <w:rsid w:val="009A2BB7"/>
    <w:rsid w:val="009A3442"/>
    <w:rsid w:val="009A38FB"/>
    <w:rsid w:val="009A4209"/>
    <w:rsid w:val="009A4948"/>
    <w:rsid w:val="009A4EA3"/>
    <w:rsid w:val="009A5207"/>
    <w:rsid w:val="009A5D53"/>
    <w:rsid w:val="009A653C"/>
    <w:rsid w:val="009A68E6"/>
    <w:rsid w:val="009A7678"/>
    <w:rsid w:val="009B0996"/>
    <w:rsid w:val="009B5139"/>
    <w:rsid w:val="009B5E65"/>
    <w:rsid w:val="009B66F8"/>
    <w:rsid w:val="009B6790"/>
    <w:rsid w:val="009C00B0"/>
    <w:rsid w:val="009C05CC"/>
    <w:rsid w:val="009C0851"/>
    <w:rsid w:val="009C156B"/>
    <w:rsid w:val="009C28C7"/>
    <w:rsid w:val="009C2BCB"/>
    <w:rsid w:val="009C2C94"/>
    <w:rsid w:val="009C3388"/>
    <w:rsid w:val="009C55B4"/>
    <w:rsid w:val="009C6482"/>
    <w:rsid w:val="009C7197"/>
    <w:rsid w:val="009C7B7C"/>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F1881"/>
    <w:rsid w:val="009F1A3D"/>
    <w:rsid w:val="009F2B7A"/>
    <w:rsid w:val="009F2CCB"/>
    <w:rsid w:val="009F49FF"/>
    <w:rsid w:val="009F4C0D"/>
    <w:rsid w:val="009F60A3"/>
    <w:rsid w:val="009F668B"/>
    <w:rsid w:val="009F6BA9"/>
    <w:rsid w:val="009F6C78"/>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829"/>
    <w:rsid w:val="00A25478"/>
    <w:rsid w:val="00A26045"/>
    <w:rsid w:val="00A2711E"/>
    <w:rsid w:val="00A271CD"/>
    <w:rsid w:val="00A27B75"/>
    <w:rsid w:val="00A307AC"/>
    <w:rsid w:val="00A32908"/>
    <w:rsid w:val="00A33285"/>
    <w:rsid w:val="00A34A18"/>
    <w:rsid w:val="00A34B92"/>
    <w:rsid w:val="00A34C36"/>
    <w:rsid w:val="00A34C64"/>
    <w:rsid w:val="00A364D8"/>
    <w:rsid w:val="00A369CC"/>
    <w:rsid w:val="00A40BBA"/>
    <w:rsid w:val="00A40F2F"/>
    <w:rsid w:val="00A419A7"/>
    <w:rsid w:val="00A41F41"/>
    <w:rsid w:val="00A42764"/>
    <w:rsid w:val="00A443F5"/>
    <w:rsid w:val="00A44684"/>
    <w:rsid w:val="00A4485B"/>
    <w:rsid w:val="00A45A47"/>
    <w:rsid w:val="00A4660A"/>
    <w:rsid w:val="00A46C3A"/>
    <w:rsid w:val="00A50100"/>
    <w:rsid w:val="00A501B6"/>
    <w:rsid w:val="00A511E2"/>
    <w:rsid w:val="00A52A37"/>
    <w:rsid w:val="00A53446"/>
    <w:rsid w:val="00A53AA7"/>
    <w:rsid w:val="00A54217"/>
    <w:rsid w:val="00A54ACD"/>
    <w:rsid w:val="00A55BE3"/>
    <w:rsid w:val="00A57724"/>
    <w:rsid w:val="00A6000C"/>
    <w:rsid w:val="00A607E2"/>
    <w:rsid w:val="00A62D66"/>
    <w:rsid w:val="00A66525"/>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5EB"/>
    <w:rsid w:val="00A9786D"/>
    <w:rsid w:val="00A97DB3"/>
    <w:rsid w:val="00A97ED9"/>
    <w:rsid w:val="00AA0A84"/>
    <w:rsid w:val="00AA15C1"/>
    <w:rsid w:val="00AA2005"/>
    <w:rsid w:val="00AA2615"/>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C0582"/>
    <w:rsid w:val="00AC3529"/>
    <w:rsid w:val="00AC36BA"/>
    <w:rsid w:val="00AC3803"/>
    <w:rsid w:val="00AC4849"/>
    <w:rsid w:val="00AC5053"/>
    <w:rsid w:val="00AC509D"/>
    <w:rsid w:val="00AC5375"/>
    <w:rsid w:val="00AC5E5C"/>
    <w:rsid w:val="00AC6FA4"/>
    <w:rsid w:val="00AC6FE4"/>
    <w:rsid w:val="00AC701C"/>
    <w:rsid w:val="00AC74D3"/>
    <w:rsid w:val="00AD00AE"/>
    <w:rsid w:val="00AD2271"/>
    <w:rsid w:val="00AD3716"/>
    <w:rsid w:val="00AD505F"/>
    <w:rsid w:val="00AD5C6E"/>
    <w:rsid w:val="00AD634B"/>
    <w:rsid w:val="00AD6B53"/>
    <w:rsid w:val="00AD7285"/>
    <w:rsid w:val="00AE313C"/>
    <w:rsid w:val="00AE316C"/>
    <w:rsid w:val="00AE37A2"/>
    <w:rsid w:val="00AE4632"/>
    <w:rsid w:val="00AE4A10"/>
    <w:rsid w:val="00AE54B0"/>
    <w:rsid w:val="00AE5E2A"/>
    <w:rsid w:val="00AE69F8"/>
    <w:rsid w:val="00AE6BDB"/>
    <w:rsid w:val="00AE72EC"/>
    <w:rsid w:val="00AE744A"/>
    <w:rsid w:val="00AF1B8F"/>
    <w:rsid w:val="00AF3640"/>
    <w:rsid w:val="00AF3E83"/>
    <w:rsid w:val="00AF3FE7"/>
    <w:rsid w:val="00AF52CF"/>
    <w:rsid w:val="00AF567F"/>
    <w:rsid w:val="00AF5ECF"/>
    <w:rsid w:val="00AF603D"/>
    <w:rsid w:val="00AF6209"/>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7D4"/>
    <w:rsid w:val="00B14B81"/>
    <w:rsid w:val="00B15383"/>
    <w:rsid w:val="00B1576D"/>
    <w:rsid w:val="00B158E2"/>
    <w:rsid w:val="00B15A5A"/>
    <w:rsid w:val="00B15E92"/>
    <w:rsid w:val="00B16322"/>
    <w:rsid w:val="00B21973"/>
    <w:rsid w:val="00B21EF2"/>
    <w:rsid w:val="00B22115"/>
    <w:rsid w:val="00B22D1C"/>
    <w:rsid w:val="00B2527E"/>
    <w:rsid w:val="00B26288"/>
    <w:rsid w:val="00B27046"/>
    <w:rsid w:val="00B27A4A"/>
    <w:rsid w:val="00B30964"/>
    <w:rsid w:val="00B312BB"/>
    <w:rsid w:val="00B3189F"/>
    <w:rsid w:val="00B329E1"/>
    <w:rsid w:val="00B32A2E"/>
    <w:rsid w:val="00B32CA1"/>
    <w:rsid w:val="00B34460"/>
    <w:rsid w:val="00B34BAE"/>
    <w:rsid w:val="00B4074C"/>
    <w:rsid w:val="00B41431"/>
    <w:rsid w:val="00B422AF"/>
    <w:rsid w:val="00B42310"/>
    <w:rsid w:val="00B42ADA"/>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40D8"/>
    <w:rsid w:val="00B54991"/>
    <w:rsid w:val="00B54FDE"/>
    <w:rsid w:val="00B55B55"/>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B7A"/>
    <w:rsid w:val="00B73BDD"/>
    <w:rsid w:val="00B73E3E"/>
    <w:rsid w:val="00B73EC8"/>
    <w:rsid w:val="00B754C3"/>
    <w:rsid w:val="00B76FBC"/>
    <w:rsid w:val="00B80527"/>
    <w:rsid w:val="00B80563"/>
    <w:rsid w:val="00B82137"/>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74D3"/>
    <w:rsid w:val="00BA269F"/>
    <w:rsid w:val="00BA3B08"/>
    <w:rsid w:val="00BA69B9"/>
    <w:rsid w:val="00BA6B84"/>
    <w:rsid w:val="00BA7FD0"/>
    <w:rsid w:val="00BB00B4"/>
    <w:rsid w:val="00BB08D7"/>
    <w:rsid w:val="00BB0A1E"/>
    <w:rsid w:val="00BB0FDC"/>
    <w:rsid w:val="00BB1C8A"/>
    <w:rsid w:val="00BB1ED6"/>
    <w:rsid w:val="00BB2641"/>
    <w:rsid w:val="00BB2FD5"/>
    <w:rsid w:val="00BB382B"/>
    <w:rsid w:val="00BB3DA9"/>
    <w:rsid w:val="00BB3EE1"/>
    <w:rsid w:val="00BB4308"/>
    <w:rsid w:val="00BB49E0"/>
    <w:rsid w:val="00BB65D7"/>
    <w:rsid w:val="00BB6A10"/>
    <w:rsid w:val="00BB6A70"/>
    <w:rsid w:val="00BB7743"/>
    <w:rsid w:val="00BB7E19"/>
    <w:rsid w:val="00BC28AC"/>
    <w:rsid w:val="00BC391C"/>
    <w:rsid w:val="00BC4CA3"/>
    <w:rsid w:val="00BC5144"/>
    <w:rsid w:val="00BC5DE8"/>
    <w:rsid w:val="00BC7A4A"/>
    <w:rsid w:val="00BD0642"/>
    <w:rsid w:val="00BD14DE"/>
    <w:rsid w:val="00BD22EF"/>
    <w:rsid w:val="00BD4347"/>
    <w:rsid w:val="00BD494A"/>
    <w:rsid w:val="00BD553F"/>
    <w:rsid w:val="00BD6FFB"/>
    <w:rsid w:val="00BD7808"/>
    <w:rsid w:val="00BD7ABD"/>
    <w:rsid w:val="00BE172F"/>
    <w:rsid w:val="00BE2044"/>
    <w:rsid w:val="00BE23C6"/>
    <w:rsid w:val="00BE2571"/>
    <w:rsid w:val="00BE3E9D"/>
    <w:rsid w:val="00BE4099"/>
    <w:rsid w:val="00BE43B4"/>
    <w:rsid w:val="00BE5087"/>
    <w:rsid w:val="00BE53C6"/>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30421"/>
    <w:rsid w:val="00C30FD2"/>
    <w:rsid w:val="00C33452"/>
    <w:rsid w:val="00C33D8F"/>
    <w:rsid w:val="00C33DC4"/>
    <w:rsid w:val="00C34A02"/>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63D"/>
    <w:rsid w:val="00C60131"/>
    <w:rsid w:val="00C61E5F"/>
    <w:rsid w:val="00C6215A"/>
    <w:rsid w:val="00C62C60"/>
    <w:rsid w:val="00C632BF"/>
    <w:rsid w:val="00C63D9E"/>
    <w:rsid w:val="00C63ED2"/>
    <w:rsid w:val="00C651B7"/>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A29"/>
    <w:rsid w:val="00C9285D"/>
    <w:rsid w:val="00C946BE"/>
    <w:rsid w:val="00C94C0E"/>
    <w:rsid w:val="00C97769"/>
    <w:rsid w:val="00C97D7C"/>
    <w:rsid w:val="00CA0062"/>
    <w:rsid w:val="00CA28E1"/>
    <w:rsid w:val="00CA319F"/>
    <w:rsid w:val="00CA31F8"/>
    <w:rsid w:val="00CA3200"/>
    <w:rsid w:val="00CA3702"/>
    <w:rsid w:val="00CA375C"/>
    <w:rsid w:val="00CA6105"/>
    <w:rsid w:val="00CA6B31"/>
    <w:rsid w:val="00CB0117"/>
    <w:rsid w:val="00CB0B62"/>
    <w:rsid w:val="00CB0E3E"/>
    <w:rsid w:val="00CB284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5EF5"/>
    <w:rsid w:val="00CC688B"/>
    <w:rsid w:val="00CC69B8"/>
    <w:rsid w:val="00CC6B53"/>
    <w:rsid w:val="00CC6CED"/>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7431"/>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2CB5"/>
    <w:rsid w:val="00D3339D"/>
    <w:rsid w:val="00D34626"/>
    <w:rsid w:val="00D365FF"/>
    <w:rsid w:val="00D37273"/>
    <w:rsid w:val="00D41022"/>
    <w:rsid w:val="00D42808"/>
    <w:rsid w:val="00D43529"/>
    <w:rsid w:val="00D4364E"/>
    <w:rsid w:val="00D43AF5"/>
    <w:rsid w:val="00D44903"/>
    <w:rsid w:val="00D45386"/>
    <w:rsid w:val="00D458D3"/>
    <w:rsid w:val="00D465AA"/>
    <w:rsid w:val="00D47D3D"/>
    <w:rsid w:val="00D47DED"/>
    <w:rsid w:val="00D50392"/>
    <w:rsid w:val="00D51F69"/>
    <w:rsid w:val="00D542BA"/>
    <w:rsid w:val="00D55501"/>
    <w:rsid w:val="00D55FAC"/>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64CF"/>
    <w:rsid w:val="00D8154C"/>
    <w:rsid w:val="00D81610"/>
    <w:rsid w:val="00D82379"/>
    <w:rsid w:val="00D83918"/>
    <w:rsid w:val="00D85185"/>
    <w:rsid w:val="00D862DA"/>
    <w:rsid w:val="00D91B48"/>
    <w:rsid w:val="00D923A6"/>
    <w:rsid w:val="00D948EB"/>
    <w:rsid w:val="00D952AC"/>
    <w:rsid w:val="00D96174"/>
    <w:rsid w:val="00D96267"/>
    <w:rsid w:val="00D96761"/>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128B"/>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566"/>
    <w:rsid w:val="00DC7A93"/>
    <w:rsid w:val="00DD166A"/>
    <w:rsid w:val="00DD2C54"/>
    <w:rsid w:val="00DD34EA"/>
    <w:rsid w:val="00DD3C42"/>
    <w:rsid w:val="00DD4B70"/>
    <w:rsid w:val="00DD4F34"/>
    <w:rsid w:val="00DD5924"/>
    <w:rsid w:val="00DD6092"/>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2AE6"/>
    <w:rsid w:val="00DF392C"/>
    <w:rsid w:val="00DF3A18"/>
    <w:rsid w:val="00DF4671"/>
    <w:rsid w:val="00DF6AC8"/>
    <w:rsid w:val="00DF7044"/>
    <w:rsid w:val="00E000D6"/>
    <w:rsid w:val="00E0084D"/>
    <w:rsid w:val="00E0088B"/>
    <w:rsid w:val="00E01617"/>
    <w:rsid w:val="00E026BD"/>
    <w:rsid w:val="00E02E49"/>
    <w:rsid w:val="00E03121"/>
    <w:rsid w:val="00E03979"/>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F21"/>
    <w:rsid w:val="00E17194"/>
    <w:rsid w:val="00E17FD1"/>
    <w:rsid w:val="00E20EE0"/>
    <w:rsid w:val="00E20F0B"/>
    <w:rsid w:val="00E220F9"/>
    <w:rsid w:val="00E229A2"/>
    <w:rsid w:val="00E230FC"/>
    <w:rsid w:val="00E24B82"/>
    <w:rsid w:val="00E2595D"/>
    <w:rsid w:val="00E25AEF"/>
    <w:rsid w:val="00E269F6"/>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8D8"/>
    <w:rsid w:val="00E54EDC"/>
    <w:rsid w:val="00E55B99"/>
    <w:rsid w:val="00E5625F"/>
    <w:rsid w:val="00E562CA"/>
    <w:rsid w:val="00E56416"/>
    <w:rsid w:val="00E5717B"/>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766E"/>
    <w:rsid w:val="00E77B68"/>
    <w:rsid w:val="00E805D0"/>
    <w:rsid w:val="00E80DE4"/>
    <w:rsid w:val="00E817F8"/>
    <w:rsid w:val="00E81CBF"/>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7729"/>
    <w:rsid w:val="00EB00B6"/>
    <w:rsid w:val="00EB030F"/>
    <w:rsid w:val="00EB135B"/>
    <w:rsid w:val="00EB1F46"/>
    <w:rsid w:val="00EB2A45"/>
    <w:rsid w:val="00EB4516"/>
    <w:rsid w:val="00EB5A9D"/>
    <w:rsid w:val="00EB6355"/>
    <w:rsid w:val="00EB7D4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BB7"/>
    <w:rsid w:val="00EE6571"/>
    <w:rsid w:val="00EF0886"/>
    <w:rsid w:val="00EF1190"/>
    <w:rsid w:val="00EF26F3"/>
    <w:rsid w:val="00EF34A6"/>
    <w:rsid w:val="00EF3629"/>
    <w:rsid w:val="00EF4690"/>
    <w:rsid w:val="00EF5490"/>
    <w:rsid w:val="00EF56DC"/>
    <w:rsid w:val="00EF5B34"/>
    <w:rsid w:val="00EF5E05"/>
    <w:rsid w:val="00EF6144"/>
    <w:rsid w:val="00F009C0"/>
    <w:rsid w:val="00F0149C"/>
    <w:rsid w:val="00F01A31"/>
    <w:rsid w:val="00F022B8"/>
    <w:rsid w:val="00F03A33"/>
    <w:rsid w:val="00F04788"/>
    <w:rsid w:val="00F04D5B"/>
    <w:rsid w:val="00F06339"/>
    <w:rsid w:val="00F0789B"/>
    <w:rsid w:val="00F10796"/>
    <w:rsid w:val="00F1105B"/>
    <w:rsid w:val="00F122E1"/>
    <w:rsid w:val="00F1339E"/>
    <w:rsid w:val="00F13B1F"/>
    <w:rsid w:val="00F149BB"/>
    <w:rsid w:val="00F14C22"/>
    <w:rsid w:val="00F15080"/>
    <w:rsid w:val="00F152F9"/>
    <w:rsid w:val="00F15DFD"/>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253D"/>
    <w:rsid w:val="00F536B9"/>
    <w:rsid w:val="00F54C73"/>
    <w:rsid w:val="00F55070"/>
    <w:rsid w:val="00F55AFA"/>
    <w:rsid w:val="00F57BFA"/>
    <w:rsid w:val="00F608FA"/>
    <w:rsid w:val="00F60949"/>
    <w:rsid w:val="00F610DB"/>
    <w:rsid w:val="00F62C9B"/>
    <w:rsid w:val="00F64100"/>
    <w:rsid w:val="00F64292"/>
    <w:rsid w:val="00F652D9"/>
    <w:rsid w:val="00F65430"/>
    <w:rsid w:val="00F664B5"/>
    <w:rsid w:val="00F665A8"/>
    <w:rsid w:val="00F672EC"/>
    <w:rsid w:val="00F67E1D"/>
    <w:rsid w:val="00F70DCC"/>
    <w:rsid w:val="00F72055"/>
    <w:rsid w:val="00F74154"/>
    <w:rsid w:val="00F74578"/>
    <w:rsid w:val="00F76282"/>
    <w:rsid w:val="00F76E20"/>
    <w:rsid w:val="00F77BBE"/>
    <w:rsid w:val="00F807C2"/>
    <w:rsid w:val="00F8089C"/>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D5D"/>
    <w:rsid w:val="00FC1B7B"/>
    <w:rsid w:val="00FC3E58"/>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549"/>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6F930D-B307-4F39-992A-C5BE179DE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25</TotalTime>
  <Pages>29</Pages>
  <Words>14672</Words>
  <Characters>83637</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564</cp:revision>
  <cp:lastPrinted>2022-10-26T07:03:00Z</cp:lastPrinted>
  <dcterms:created xsi:type="dcterms:W3CDTF">2022-09-25T02:46:00Z</dcterms:created>
  <dcterms:modified xsi:type="dcterms:W3CDTF">2022-10-26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lDGNP3eC"/&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